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80080C" w14:textId="7C9D3F39" w:rsidR="001E4FFC" w:rsidRDefault="001E4FFC" w:rsidP="001E4FFC">
      <w:pPr>
        <w:jc w:val="center"/>
        <w:rPr>
          <w:b/>
        </w:rPr>
      </w:pPr>
      <w:r>
        <w:rPr>
          <w:b/>
        </w:rPr>
        <w:t>Plate boundary processes and small-scale mantle convection beneath the Reykjanes Ridge</w:t>
      </w:r>
      <w:r w:rsidR="005505FB">
        <w:rPr>
          <w:b/>
        </w:rPr>
        <w:t xml:space="preserve">: Implications for mantle plumes and </w:t>
      </w:r>
      <w:r w:rsidR="000C66DC">
        <w:rPr>
          <w:b/>
        </w:rPr>
        <w:t xml:space="preserve">the nature of </w:t>
      </w:r>
      <w:r w:rsidR="005505FB">
        <w:rPr>
          <w:b/>
        </w:rPr>
        <w:t>hotspots</w:t>
      </w:r>
    </w:p>
    <w:p w14:paraId="607BC9A2" w14:textId="2655954B" w:rsidR="001E4FFC" w:rsidRPr="001E4FFC" w:rsidRDefault="001E4FFC" w:rsidP="001E4FFC">
      <w:pPr>
        <w:jc w:val="center"/>
      </w:pPr>
      <w:r w:rsidRPr="001E4FFC">
        <w:t>Fernando Martinez and Richard Hey</w:t>
      </w:r>
    </w:p>
    <w:p w14:paraId="181630AA" w14:textId="5A8CA135" w:rsidR="001E4FFC" w:rsidRPr="005505FB" w:rsidRDefault="001E4FFC" w:rsidP="005505FB">
      <w:pPr>
        <w:jc w:val="center"/>
        <w:rPr>
          <w:sz w:val="20"/>
          <w:szCs w:val="20"/>
        </w:rPr>
      </w:pPr>
      <w:r w:rsidRPr="005505FB">
        <w:rPr>
          <w:sz w:val="20"/>
          <w:szCs w:val="20"/>
        </w:rPr>
        <w:t>Hawaii Institute of Geophysics and Planetology</w:t>
      </w:r>
    </w:p>
    <w:p w14:paraId="68CB6F50" w14:textId="63889EE7" w:rsidR="001E4FFC" w:rsidRPr="005505FB" w:rsidRDefault="001E4FFC" w:rsidP="001E4FFC">
      <w:pPr>
        <w:spacing w:before="0"/>
        <w:jc w:val="center"/>
        <w:rPr>
          <w:sz w:val="20"/>
          <w:szCs w:val="20"/>
        </w:rPr>
      </w:pPr>
      <w:r w:rsidRPr="005505FB">
        <w:rPr>
          <w:sz w:val="20"/>
          <w:szCs w:val="20"/>
        </w:rPr>
        <w:t>School of Ocean and Earth Science and Technology</w:t>
      </w:r>
    </w:p>
    <w:p w14:paraId="52961AA2" w14:textId="6E40D306" w:rsidR="001E4FFC" w:rsidRPr="005505FB" w:rsidRDefault="001E4FFC" w:rsidP="001E4FFC">
      <w:pPr>
        <w:spacing w:before="0"/>
        <w:jc w:val="center"/>
        <w:rPr>
          <w:sz w:val="20"/>
          <w:szCs w:val="20"/>
        </w:rPr>
      </w:pPr>
      <w:r w:rsidRPr="005505FB">
        <w:rPr>
          <w:sz w:val="20"/>
          <w:szCs w:val="20"/>
        </w:rPr>
        <w:t xml:space="preserve">University of Hawaii at </w:t>
      </w:r>
      <w:proofErr w:type="spellStart"/>
      <w:r w:rsidRPr="005505FB">
        <w:rPr>
          <w:sz w:val="20"/>
          <w:szCs w:val="20"/>
        </w:rPr>
        <w:t>Manoa</w:t>
      </w:r>
      <w:proofErr w:type="spellEnd"/>
    </w:p>
    <w:p w14:paraId="0B44ECE5" w14:textId="6D254D91" w:rsidR="001E4FFC" w:rsidRPr="005505FB" w:rsidRDefault="001E4FFC" w:rsidP="001E4FFC">
      <w:pPr>
        <w:spacing w:before="0"/>
        <w:jc w:val="center"/>
        <w:rPr>
          <w:sz w:val="20"/>
          <w:szCs w:val="20"/>
        </w:rPr>
      </w:pPr>
      <w:r w:rsidRPr="005505FB">
        <w:rPr>
          <w:sz w:val="20"/>
          <w:szCs w:val="20"/>
        </w:rPr>
        <w:t>Honolulu, Hawaii 96822, USA</w:t>
      </w:r>
    </w:p>
    <w:p w14:paraId="1E26822B" w14:textId="6AC58C19" w:rsidR="003B0A21" w:rsidRPr="00D46794" w:rsidRDefault="003B0A21" w:rsidP="00D46794">
      <w:r w:rsidRPr="009C4C31">
        <w:rPr>
          <w:b/>
        </w:rPr>
        <w:t>Abstract</w:t>
      </w:r>
      <w:r w:rsidR="00305CE4">
        <w:t xml:space="preserve">: Because the Reykjanes Ridge intersects the Iceland hotspot, crustal features of the ridge </w:t>
      </w:r>
      <w:r w:rsidRPr="003B0A21">
        <w:t>and flanks have been interpreted as directly reflecting rapid mantle plume flow and temperature variations</w:t>
      </w:r>
      <w:r w:rsidR="00B669C4">
        <w:t>,</w:t>
      </w:r>
      <w:r w:rsidRPr="003B0A21">
        <w:t xml:space="preserve"> </w:t>
      </w:r>
      <w:r w:rsidR="00B669C4">
        <w:t>providing</w:t>
      </w:r>
      <w:r w:rsidR="006E42CB">
        <w:t xml:space="preserve"> long-standing </w:t>
      </w:r>
      <w:r w:rsidR="00B669C4">
        <w:t>arguments</w:t>
      </w:r>
      <w:r w:rsidRPr="003B0A21">
        <w:t xml:space="preserve"> for a dynam</w:t>
      </w:r>
      <w:r>
        <w:t>ic mantle plume</w:t>
      </w:r>
      <w:r w:rsidRPr="003B0A21">
        <w:t xml:space="preserve"> beneath Iceland</w:t>
      </w:r>
      <w:r w:rsidR="004A7E68">
        <w:t xml:space="preserve"> and the North Atlantic basin</w:t>
      </w:r>
      <w:r w:rsidRPr="003B0A21">
        <w:t xml:space="preserve">. Here we propose </w:t>
      </w:r>
      <w:r w:rsidR="00F769E5">
        <w:t>an alternate hypothesis:</w:t>
      </w:r>
      <w:r w:rsidR="00BD6F6E">
        <w:t xml:space="preserve"> </w:t>
      </w:r>
      <w:r w:rsidRPr="003B0A21">
        <w:t xml:space="preserve">that plate boundary processes and small-scale buoyant mantle convection superimposed on a broad and relatively passive </w:t>
      </w:r>
      <w:r w:rsidRPr="00D46794">
        <w:t xml:space="preserve">thermochemical mantle anomaly can instead explain these </w:t>
      </w:r>
      <w:r w:rsidR="00664FD5">
        <w:t xml:space="preserve">dynamic </w:t>
      </w:r>
      <w:r w:rsidRPr="00D46794">
        <w:t xml:space="preserve">features. </w:t>
      </w:r>
    </w:p>
    <w:p w14:paraId="762FAE8D" w14:textId="1C3842DF" w:rsidR="003B0A21" w:rsidRPr="003B0A21" w:rsidRDefault="003B0A21" w:rsidP="00D46794">
      <w:r w:rsidRPr="00D46794">
        <w:t>The Reykjanes Ridge originated as a linear unsegmented axis spreading orthogonally. It became segmented following a change in plate opening direction. Segmented crust was thinner than unsegmented crust. The ridge then systematically and progressively eliminated the just-formed</w:t>
      </w:r>
      <w:r w:rsidRPr="003B0A21">
        <w:t xml:space="preserve"> segmentation to reestablish its original geometry, even though it </w:t>
      </w:r>
      <w:r w:rsidR="00FB5276">
        <w:t xml:space="preserve">now </w:t>
      </w:r>
      <w:r w:rsidRPr="003B0A21">
        <w:t xml:space="preserve">had to spread obliquely to do this. Prominent ridge-flank V-shaped crustal ridges and troughs formed in this latest spreading stage. </w:t>
      </w:r>
      <w:r w:rsidR="00AC6121" w:rsidRPr="003B0A21">
        <w:t>These</w:t>
      </w:r>
      <w:r w:rsidRPr="003B0A21">
        <w:t xml:space="preserve"> features have been proposed to reflect </w:t>
      </w:r>
      <w:r w:rsidR="00710B44">
        <w:t xml:space="preserve">dynamic </w:t>
      </w:r>
      <w:r w:rsidRPr="003B0A21">
        <w:t>mantle plu</w:t>
      </w:r>
      <w:r w:rsidR="00B34199">
        <w:t xml:space="preserve">me flow and temperature </w:t>
      </w:r>
      <w:r w:rsidR="00D941A2">
        <w:t>changes</w:t>
      </w:r>
      <w:r w:rsidR="001565F4">
        <w:t xml:space="preserve">. </w:t>
      </w:r>
      <w:r w:rsidR="00C650D4">
        <w:t>L</w:t>
      </w:r>
      <w:r w:rsidR="001565F4">
        <w:t xml:space="preserve">ess explored has been how </w:t>
      </w:r>
      <w:r w:rsidR="00B34199">
        <w:t>p</w:t>
      </w:r>
      <w:r w:rsidRPr="003B0A21">
        <w:t xml:space="preserve">late </w:t>
      </w:r>
      <w:r w:rsidR="00B34199">
        <w:t>tectonic</w:t>
      </w:r>
      <w:r w:rsidRPr="003B0A21">
        <w:t xml:space="preserve"> processes can instead account for </w:t>
      </w:r>
      <w:r w:rsidR="00C650D4">
        <w:t>them.</w:t>
      </w:r>
      <w:r w:rsidRPr="003B0A21">
        <w:t xml:space="preserve"> </w:t>
      </w:r>
      <w:r w:rsidR="00C650D4">
        <w:t xml:space="preserve">The </w:t>
      </w:r>
      <w:r w:rsidR="005B5D5E">
        <w:t>linear inception of a</w:t>
      </w:r>
      <w:r w:rsidR="00C650D4">
        <w:t xml:space="preserve"> ridge may result from the </w:t>
      </w:r>
      <w:r w:rsidR="00596247">
        <w:t xml:space="preserve">linear </w:t>
      </w:r>
      <w:r w:rsidR="00C650D4">
        <w:t xml:space="preserve">geometry of continental breakup, not </w:t>
      </w:r>
      <w:r w:rsidR="00596247">
        <w:t xml:space="preserve">a </w:t>
      </w:r>
      <w:r w:rsidR="00C650D4">
        <w:t xml:space="preserve">planar vertical </w:t>
      </w:r>
      <w:r w:rsidR="00596247">
        <w:t>sheet</w:t>
      </w:r>
      <w:r w:rsidR="00C650D4">
        <w:t xml:space="preserve"> of mantle plume flow. </w:t>
      </w:r>
      <w:r w:rsidRPr="003B0A21">
        <w:t xml:space="preserve">The abrupt segmentation of a ridge following a change in </w:t>
      </w:r>
      <w:r w:rsidR="0036688A">
        <w:t>plate opening direction</w:t>
      </w:r>
      <w:r w:rsidRPr="003B0A21">
        <w:t xml:space="preserve"> has been observed at other spreadin</w:t>
      </w:r>
      <w:r w:rsidR="0036688A">
        <w:t>g centers to be a</w:t>
      </w:r>
      <w:r w:rsidRPr="003B0A21">
        <w:t xml:space="preserve"> mechanical adjustment </w:t>
      </w:r>
      <w:r w:rsidR="0036688A">
        <w:t xml:space="preserve">of the plate boundary </w:t>
      </w:r>
      <w:r w:rsidR="0060661F">
        <w:t xml:space="preserve">to a new opening direction </w:t>
      </w:r>
      <w:r w:rsidRPr="003B0A21">
        <w:t xml:space="preserve">and need not involve </w:t>
      </w:r>
      <w:r w:rsidR="00FB5276">
        <w:t xml:space="preserve">mantle </w:t>
      </w:r>
      <w:r w:rsidRPr="003B0A21">
        <w:t xml:space="preserve">plume </w:t>
      </w:r>
      <w:r w:rsidR="00D7077E">
        <w:t xml:space="preserve">flow </w:t>
      </w:r>
      <w:r w:rsidRPr="003B0A21">
        <w:t xml:space="preserve">or </w:t>
      </w:r>
      <w:r w:rsidR="00C97F29">
        <w:t>mantle temperature</w:t>
      </w:r>
      <w:r w:rsidRPr="003B0A21">
        <w:t xml:space="preserve"> </w:t>
      </w:r>
      <w:r w:rsidR="008A6B74">
        <w:t>changes</w:t>
      </w:r>
      <w:r w:rsidRPr="003B0A21">
        <w:t xml:space="preserve">. Thinner crust accreted in the segmented stage is a predicted effect of segmentation on plate-driven mantle upwelling and does not require </w:t>
      </w:r>
      <w:r w:rsidR="006A1289">
        <w:t xml:space="preserve">regional or local </w:t>
      </w:r>
      <w:r w:rsidRPr="003B0A21">
        <w:t xml:space="preserve">mantle temperature changes. The </w:t>
      </w:r>
      <w:r w:rsidR="006A1289">
        <w:t xml:space="preserve">elimination of ridge segmentation and offsets resulting in </w:t>
      </w:r>
      <w:r w:rsidR="00B016CA">
        <w:t>the</w:t>
      </w:r>
      <w:r w:rsidR="006A1289">
        <w:t xml:space="preserve"> </w:t>
      </w:r>
      <w:r w:rsidRPr="003B0A21">
        <w:t xml:space="preserve">reassembly of </w:t>
      </w:r>
      <w:r w:rsidR="00B016CA">
        <w:t>the</w:t>
      </w:r>
      <w:r w:rsidRPr="003B0A21">
        <w:t xml:space="preserve"> axis back to its original </w:t>
      </w:r>
      <w:r w:rsidR="006A1289">
        <w:t xml:space="preserve">linear </w:t>
      </w:r>
      <w:r w:rsidRPr="003B0A21">
        <w:t xml:space="preserve">configuration suggests a “memory” of the plate boundary zone due to a deep low-viscosity “wet” melting regime that remained linear following the abrupt change in opening direction and guided the reassembly of the axis. </w:t>
      </w:r>
      <w:r w:rsidR="006A1289">
        <w:t xml:space="preserve">The </w:t>
      </w:r>
      <w:r w:rsidR="00B016CA">
        <w:t>reassembly</w:t>
      </w:r>
      <w:r w:rsidR="006A1289">
        <w:t xml:space="preserve"> </w:t>
      </w:r>
      <w:r w:rsidR="00FB24D8">
        <w:t xml:space="preserve">mechanism </w:t>
      </w:r>
      <w:r w:rsidR="006A1289">
        <w:t>of the se</w:t>
      </w:r>
      <w:r w:rsidR="00B016CA">
        <w:t>gmented axis back to its original</w:t>
      </w:r>
      <w:r w:rsidR="006A1289">
        <w:t xml:space="preserve"> configuration was </w:t>
      </w:r>
      <w:r w:rsidR="00FB24D8">
        <w:t>by</w:t>
      </w:r>
      <w:r w:rsidR="006A1289">
        <w:t xml:space="preserve"> lateral migration of individual organized spreading segments and </w:t>
      </w:r>
      <w:r w:rsidR="00FB24D8">
        <w:t xml:space="preserve">their </w:t>
      </w:r>
      <w:r w:rsidR="006A1289">
        <w:t>subsequent breakup to smaller segments</w:t>
      </w:r>
      <w:r w:rsidR="00536122">
        <w:t xml:space="preserve"> to achieve a linear but now oblique plate boundary zone</w:t>
      </w:r>
      <w:r w:rsidR="006A1289">
        <w:t xml:space="preserve">, not </w:t>
      </w:r>
      <w:r w:rsidR="004D77F3">
        <w:t xml:space="preserve">though </w:t>
      </w:r>
      <w:r w:rsidR="006A1289">
        <w:t xml:space="preserve">a thermally-driven transition to ductile behavior. </w:t>
      </w:r>
      <w:r w:rsidRPr="003B0A21">
        <w:t>V-shaped crustal ridges can result from small-scale mantle upwelling instabilities p</w:t>
      </w:r>
      <w:r w:rsidR="00D76DAE">
        <w:t xml:space="preserve">ropagating along the long, deep, </w:t>
      </w:r>
      <w:r w:rsidRPr="003B0A21">
        <w:t xml:space="preserve">linear </w:t>
      </w:r>
      <w:r w:rsidR="00D76DAE">
        <w:t xml:space="preserve">and low-viscosity </w:t>
      </w:r>
      <w:r w:rsidRPr="003B0A21">
        <w:t>wet melting regime</w:t>
      </w:r>
      <w:r w:rsidR="002C7F6C">
        <w:t xml:space="preserve"> propelled by </w:t>
      </w:r>
      <w:r w:rsidR="00E56A03">
        <w:t>a</w:t>
      </w:r>
      <w:r w:rsidR="002C7F6C">
        <w:t xml:space="preserve"> regional gradient in mantle properties</w:t>
      </w:r>
      <w:r w:rsidR="006A1289">
        <w:t xml:space="preserve"> away from Iceland</w:t>
      </w:r>
      <w:r w:rsidRPr="003B0A21">
        <w:t xml:space="preserve">, instead of thermal pulses embedded in </w:t>
      </w:r>
      <w:r w:rsidR="002C7F6C">
        <w:t xml:space="preserve">rapid </w:t>
      </w:r>
      <w:r w:rsidR="00E56A03">
        <w:t xml:space="preserve">radial </w:t>
      </w:r>
      <w:r w:rsidRPr="003B0A21">
        <w:t>mantle plume flow.</w:t>
      </w:r>
      <w:r w:rsidR="00D76DAE">
        <w:t xml:space="preserve"> </w:t>
      </w:r>
      <w:r w:rsidR="00017F7C">
        <w:t>This mechanism</w:t>
      </w:r>
      <w:r w:rsidR="00D76DAE">
        <w:t xml:space="preserve"> obviates the need for a high-viscosity dehydration layer to </w:t>
      </w:r>
      <w:r w:rsidR="001A13B2">
        <w:t>deflect</w:t>
      </w:r>
      <w:r w:rsidR="00D76DAE">
        <w:t xml:space="preserve"> the plume to avoid unrealistically thick crust </w:t>
      </w:r>
      <w:r w:rsidR="00017F7C">
        <w:t>predicted by</w:t>
      </w:r>
      <w:r w:rsidR="00D76DAE">
        <w:t xml:space="preserve"> the extremely rapid upwelling rates </w:t>
      </w:r>
      <w:r w:rsidR="00017F7C">
        <w:t>inherent in</w:t>
      </w:r>
      <w:r w:rsidR="00D76DAE">
        <w:t xml:space="preserve"> pulsing plume models. </w:t>
      </w:r>
      <w:r w:rsidR="00C758F8">
        <w:t xml:space="preserve">Stratigraphically-recorded uplift and subsidence events are a predicted effect of episodic buoyant mantle upwelling not transient mantle </w:t>
      </w:r>
      <w:r w:rsidR="009B38E7">
        <w:t>temperature</w:t>
      </w:r>
      <w:r w:rsidR="00C758F8">
        <w:t xml:space="preserve"> pulses. Varying concentrations of incompatible elements in Reykjanes Ridge axial lavas are a predicted effect of varying the mode of mantle upwelling from a broad triangular passive melting regime to more focused upwelling during the passage of a buoyant </w:t>
      </w:r>
      <w:r w:rsidR="00F6369C">
        <w:t>small-scale instability</w:t>
      </w:r>
      <w:r w:rsidR="00C758F8">
        <w:t xml:space="preserve">, </w:t>
      </w:r>
      <w:r w:rsidR="00F6369C">
        <w:t>and need not require</w:t>
      </w:r>
      <w:r w:rsidR="00C758F8">
        <w:t xml:space="preserve"> varying mantle temperatures.  </w:t>
      </w:r>
    </w:p>
    <w:p w14:paraId="57BC28DD" w14:textId="7996B3BF" w:rsidR="003B0A21" w:rsidRPr="003B0A21" w:rsidRDefault="003B0A21" w:rsidP="00D46794">
      <w:r w:rsidRPr="003B0A21">
        <w:lastRenderedPageBreak/>
        <w:t>The existence of the Iceland hotspot and associated regional excess melting on the Reykjanes Ridge may be explained by the slow advection of a broad low-viscosity thermochemical anomaly possibly from the deep mantle, as inferred from tomographic</w:t>
      </w:r>
      <w:r w:rsidR="003E5900">
        <w:t xml:space="preserve"> images</w:t>
      </w:r>
      <w:r w:rsidRPr="003B0A21">
        <w:t xml:space="preserve">. </w:t>
      </w:r>
      <w:r w:rsidR="00A36D9E">
        <w:t xml:space="preserve">Or it may result from a mantle anomaly emplaced by ancient subduction and continental suturing events. </w:t>
      </w:r>
      <w:r w:rsidRPr="003B0A21">
        <w:t xml:space="preserve">This </w:t>
      </w:r>
      <w:r w:rsidR="0008200D">
        <w:t xml:space="preserve">mantle </w:t>
      </w:r>
      <w:r w:rsidRPr="003B0A21">
        <w:t>anomaly may have existed passively below solidus depths prior to North Atlantic continental rifting. As this low-viscosity fertile</w:t>
      </w:r>
      <w:r w:rsidR="00220D24">
        <w:t xml:space="preserve"> mantle rose above the solidus, </w:t>
      </w:r>
      <w:r w:rsidRPr="003B0A21">
        <w:t>driven by initial continental rifting and subsequent sea</w:t>
      </w:r>
      <w:r w:rsidR="00220D24">
        <w:t>floor spreading</w:t>
      </w:r>
      <w:r w:rsidRPr="003B0A21">
        <w:t xml:space="preserve">, shallow melt-induced small-scale convection </w:t>
      </w:r>
      <w:r w:rsidR="003C0C58">
        <w:t>would produce</w:t>
      </w:r>
      <w:r w:rsidRPr="003B0A21">
        <w:t xml:space="preserve"> the excess hotspot melting, rather than a ra</w:t>
      </w:r>
      <w:r w:rsidR="0008200D">
        <w:t>pidly rising hot mantle plume jet</w:t>
      </w:r>
      <w:r w:rsidRPr="003B0A21">
        <w:t xml:space="preserve">. </w:t>
      </w:r>
      <w:r w:rsidR="0008200D">
        <w:t xml:space="preserve">Observed elevated volatile content in erupted lavas </w:t>
      </w:r>
      <w:r w:rsidR="00C2645D">
        <w:t xml:space="preserve">along the Reykjanes Ridge </w:t>
      </w:r>
      <w:r w:rsidR="0008200D">
        <w:t xml:space="preserve">peaking beneath Iceland indicate that the anomalous mantle </w:t>
      </w:r>
      <w:r w:rsidR="00FB4DC1">
        <w:t>has</w:t>
      </w:r>
      <w:r w:rsidR="0008200D">
        <w:t xml:space="preserve"> low-viscosity</w:t>
      </w:r>
      <w:r w:rsidR="00F9549A">
        <w:t xml:space="preserve"> and a lowered solidus</w:t>
      </w:r>
      <w:r w:rsidR="005A78BD">
        <w:t xml:space="preserve"> temperature</w:t>
      </w:r>
      <w:r w:rsidR="0008200D">
        <w:t xml:space="preserve">, </w:t>
      </w:r>
      <w:r w:rsidR="005A78BD">
        <w:t>properties that</w:t>
      </w:r>
      <w:r w:rsidR="0008200D">
        <w:t xml:space="preserve"> promote vigorous small-scale convection, so that hi</w:t>
      </w:r>
      <w:r w:rsidR="00C2645D">
        <w:t>gh temperature</w:t>
      </w:r>
      <w:r w:rsidR="0008200D">
        <w:t xml:space="preserve"> or highly fertile mantle material (eclogite) </w:t>
      </w:r>
      <w:r w:rsidR="005A78BD">
        <w:t>are</w:t>
      </w:r>
      <w:r w:rsidR="0008200D">
        <w:t xml:space="preserve"> not required to produce excess melting. </w:t>
      </w:r>
      <w:r w:rsidRPr="003B0A21">
        <w:t xml:space="preserve">Thus, dynamic crustal features of the North Atlantic </w:t>
      </w:r>
      <w:r w:rsidR="0008200D">
        <w:t>basin</w:t>
      </w:r>
      <w:r w:rsidRPr="003B0A21">
        <w:t xml:space="preserve"> can be explained as the direct result of </w:t>
      </w:r>
      <w:r w:rsidR="008D37B1">
        <w:t xml:space="preserve">plate </w:t>
      </w:r>
      <w:r w:rsidRPr="003B0A21">
        <w:t>kinematic</w:t>
      </w:r>
      <w:r w:rsidR="008D37B1">
        <w:t>s</w:t>
      </w:r>
      <w:r w:rsidRPr="003B0A21">
        <w:t>, plate boundary processes and small-scale upper mantle convection (which can evolve rapidly) superimposed on and enhanced by a broad and relatively passive</w:t>
      </w:r>
      <w:r w:rsidR="005A78BD">
        <w:t xml:space="preserve"> thermochemical mantle anomaly.</w:t>
      </w:r>
    </w:p>
    <w:p w14:paraId="3DA3DE90" w14:textId="2B0EDCB5" w:rsidR="009C4C31" w:rsidRPr="003B0A21" w:rsidRDefault="009C4C31" w:rsidP="00D46794">
      <w:r w:rsidRPr="009C4C31">
        <w:rPr>
          <w:b/>
        </w:rPr>
        <w:t>Introduction</w:t>
      </w:r>
      <w:r>
        <w:t xml:space="preserve">: </w:t>
      </w:r>
      <w:r w:rsidR="00AF521D">
        <w:t xml:space="preserve">The North Atlantic basin </w:t>
      </w:r>
      <w:r w:rsidR="004B1374">
        <w:t>records</w:t>
      </w:r>
      <w:r w:rsidR="00AF521D">
        <w:t xml:space="preserve"> a remarkable set of </w:t>
      </w:r>
      <w:r w:rsidR="00217673">
        <w:t>diverse</w:t>
      </w:r>
      <w:r w:rsidR="00A940B7">
        <w:t xml:space="preserve"> </w:t>
      </w:r>
      <w:r w:rsidR="00AF521D">
        <w:t xml:space="preserve">crustal features and tectonic events </w:t>
      </w:r>
      <w:r w:rsidR="00A940B7">
        <w:t xml:space="preserve">superimposed on a regional </w:t>
      </w:r>
      <w:r w:rsidR="004E7F08">
        <w:t xml:space="preserve">mantle </w:t>
      </w:r>
      <w:r w:rsidR="00A940B7">
        <w:t>anoma</w:t>
      </w:r>
      <w:r w:rsidR="00630296">
        <w:t>ly</w:t>
      </w:r>
      <w:r w:rsidR="00AF521D">
        <w:t xml:space="preserve">. </w:t>
      </w:r>
      <w:r w:rsidR="00037A0E">
        <w:t xml:space="preserve">Crustal thicknesses peak at </w:t>
      </w:r>
      <w:r w:rsidR="00787659">
        <w:t>about</w:t>
      </w:r>
      <w:r w:rsidR="00037A0E">
        <w:t xml:space="preserve"> </w:t>
      </w:r>
      <w:r w:rsidR="00787659">
        <w:t>4</w:t>
      </w:r>
      <w:r w:rsidR="00037A0E">
        <w:t>0 km beneath Iceland</w:t>
      </w:r>
      <w:r w:rsidR="00787659">
        <w:t xml:space="preserve"> </w:t>
      </w:r>
      <w:r w:rsidR="00787659">
        <w:fldChar w:fldCharType="begin"/>
      </w:r>
      <w:r w:rsidR="00787659">
        <w:instrText xml:space="preserve"> ADDIN EN.CITE &lt;EndNote&gt;&lt;Cite&gt;&lt;Author&gt;Darbyshire&lt;/Author&gt;&lt;Year&gt;2000&lt;/Year&gt;&lt;RecNum&gt;27175&lt;/RecNum&gt;&lt;DisplayText&gt;[&lt;style face="italic"&gt;Darbyshire et al., &lt;/style&gt;2000]&lt;/DisplayText&gt;&lt;record&gt;&lt;rec-number&gt;27175&lt;/rec-number&gt;&lt;foreign-keys&gt;&lt;key app="EN" db-id="a000rdfvz0rwr7etrpqva9wst95x2srfsvtv" timestamp="1510277473"&gt;27175&lt;/key&gt;&lt;/foreign-keys&gt;&lt;ref-type name="Journal Article"&gt;17&lt;/ref-type&gt;&lt;contributors&gt;&lt;authors&gt;&lt;author&gt;Darbyshire, Fiona A.&lt;/author&gt;&lt;author&gt;White, Robert S.&lt;/author&gt;&lt;author&gt;Priestley, Keith F.&lt;/author&gt;&lt;/authors&gt;&lt;/contributors&gt;&lt;titles&gt;&lt;title&gt;Structure of the crust and uppermost mantle of Iceland from a combined seismic and gravity study&lt;/title&gt;&lt;secondary-title&gt;Earth and Planetary Science Letters&lt;/secondary-title&gt;&lt;/titles&gt;&lt;periodical&gt;&lt;full-title&gt;Earth and Planetary Science Letters&lt;/full-title&gt;&lt;/periodical&gt;&lt;pages&gt;409-428&lt;/pages&gt;&lt;volume&gt;181&lt;/volume&gt;&lt;number&gt;3&lt;/number&gt;&lt;keywords&gt;&lt;keyword&gt;Iceland&lt;/keyword&gt;&lt;keyword&gt;mantle plumes&lt;/keyword&gt;&lt;keyword&gt;crust&lt;/keyword&gt;&lt;keyword&gt;gravity survey maps&lt;/keyword&gt;&lt;/keywords&gt;&lt;dates&gt;&lt;year&gt;2000&lt;/year&gt;&lt;pub-dates&gt;&lt;date&gt;2000/09/15/&lt;/date&gt;&lt;/pub-dates&gt;&lt;/dates&gt;&lt;isbn&gt;0012-821X&lt;/isbn&gt;&lt;urls&gt;&lt;related-urls&gt;&lt;url&gt;http://www.sciencedirect.com/science/article/pii/S0012821X00002065&lt;/url&gt;&lt;/related-urls&gt;&lt;/urls&gt;&lt;electronic-resource-num&gt;https://doi.org/10.1016/S0012-821X(00)00206-5&lt;/electronic-resource-num&gt;&lt;/record&gt;&lt;/Cite&gt;&lt;/EndNote&gt;</w:instrText>
      </w:r>
      <w:r w:rsidR="00787659">
        <w:fldChar w:fldCharType="separate"/>
      </w:r>
      <w:r w:rsidR="00787659">
        <w:rPr>
          <w:noProof/>
        </w:rPr>
        <w:t>[</w:t>
      </w:r>
      <w:r w:rsidR="00787659" w:rsidRPr="00787659">
        <w:rPr>
          <w:i/>
          <w:noProof/>
        </w:rPr>
        <w:t xml:space="preserve">Darbyshire et al., </w:t>
      </w:r>
      <w:r w:rsidR="00787659">
        <w:rPr>
          <w:noProof/>
        </w:rPr>
        <w:t>2000]</w:t>
      </w:r>
      <w:r w:rsidR="00787659">
        <w:fldChar w:fldCharType="end"/>
      </w:r>
      <w:r w:rsidR="00037A0E">
        <w:t xml:space="preserve">, </w:t>
      </w:r>
      <w:r w:rsidR="002A154A">
        <w:t>thick crust of the</w:t>
      </w:r>
      <w:r w:rsidR="00037A0E">
        <w:t xml:space="preserve"> Greenland-Iceland-</w:t>
      </w:r>
      <w:r w:rsidR="002514A1">
        <w:t>Faroe</w:t>
      </w:r>
      <w:r w:rsidR="00037A0E">
        <w:t xml:space="preserve"> Ridge extends across the basin, and crustal thicknesses </w:t>
      </w:r>
      <w:r w:rsidR="0089122B">
        <w:t xml:space="preserve">gradually decrease </w:t>
      </w:r>
      <w:r w:rsidR="00037A0E">
        <w:t>from about 1</w:t>
      </w:r>
      <w:r w:rsidR="002374D3">
        <w:t>1</w:t>
      </w:r>
      <w:r w:rsidR="00037A0E">
        <w:t xml:space="preserve"> km on the northern Reykjanes Ridge</w:t>
      </w:r>
      <w:r w:rsidR="008F35A7">
        <w:t xml:space="preserve"> </w:t>
      </w:r>
      <w:r w:rsidR="008F35A7">
        <w:fldChar w:fldCharType="begin"/>
      </w:r>
      <w:r w:rsidR="008F35A7">
        <w:instrText xml:space="preserve"> ADDIN EN.CITE &lt;EndNote&gt;&lt;Cite&gt;&lt;Author&gt;Weir&lt;/Author&gt;&lt;Year&gt;2001&lt;/Year&gt;&lt;RecNum&gt;24925&lt;/RecNum&gt;&lt;DisplayText&gt;[&lt;style face="italic"&gt;Weir et al., &lt;/style&gt;2001]&lt;/DisplayText&gt;&lt;record&gt;&lt;rec-number&gt;24925&lt;/rec-number&gt;&lt;foreign-keys&gt;&lt;key app="EN" db-id="a000rdfvz0rwr7etrpqva9wst95x2srfsvtv" timestamp="1488744756"&gt;24925&lt;/key&gt;&lt;/foreign-keys&gt;&lt;ref-type name="Journal Article"&gt;17&lt;/ref-type&gt;&lt;contributors&gt;&lt;authors&gt;&lt;author&gt;Weir, Nicholas R. W.&lt;/author&gt;&lt;author&gt;White, Robert S.&lt;/author&gt;&lt;author&gt;Brandsdottir, Bryndis&lt;/author&gt;&lt;author&gt;Einarsson, Pall&lt;/author&gt;&lt;author&gt;Shimamura, Hideki&lt;/author&gt;&lt;author&gt;Shiobara, Hajime&lt;/author&gt;&lt;author&gt;RISE Fieldwork Team,&lt;/author&gt;&lt;/authors&gt;&lt;/contributors&gt;&lt;titles&gt;&lt;title&gt;Crustal structure of the northern Reykjanes Ridge and Reykjanes Peninsula, southwest Iceland&lt;/title&gt;&lt;secondary-title&gt;Journal of Geophysical Research: Solid Earth&lt;/secondary-title&gt;&lt;/titles&gt;&lt;periodical&gt;&lt;full-title&gt;Journal of Geophysical Research: Solid Earth&lt;/full-title&gt;&lt;/periodical&gt;&lt;volume&gt;106&lt;/volume&gt;&lt;dates&gt;&lt;year&gt;2001&lt;/year&gt;&lt;pub-dates&gt;&lt;date&gt;/NaN&lt;/date&gt;&lt;/pub-dates&gt;&lt;/dates&gt;&lt;publisher&gt;American Geophysical Union&lt;/publisher&gt;&lt;urls&gt;&lt;related-urls&gt;&lt;url&gt;http://dx.doi.org/10.1029/2000JB900358 &lt;/url&gt;&lt;/related-urls&gt;&lt;/urls&gt;&lt;/record&gt;&lt;/Cite&gt;&lt;/EndNote&gt;</w:instrText>
      </w:r>
      <w:r w:rsidR="008F35A7">
        <w:fldChar w:fldCharType="separate"/>
      </w:r>
      <w:r w:rsidR="008F35A7">
        <w:rPr>
          <w:noProof/>
        </w:rPr>
        <w:t>[</w:t>
      </w:r>
      <w:r w:rsidR="008F35A7" w:rsidRPr="008F35A7">
        <w:rPr>
          <w:i/>
          <w:noProof/>
        </w:rPr>
        <w:t xml:space="preserve">Weir et al., </w:t>
      </w:r>
      <w:r w:rsidR="008F35A7">
        <w:rPr>
          <w:noProof/>
        </w:rPr>
        <w:t>2001]</w:t>
      </w:r>
      <w:r w:rsidR="008F35A7">
        <w:fldChar w:fldCharType="end"/>
      </w:r>
      <w:r w:rsidR="00037A0E">
        <w:t xml:space="preserve"> to more typical ~</w:t>
      </w:r>
      <w:r w:rsidR="005559E3">
        <w:t>6.5</w:t>
      </w:r>
      <w:r w:rsidR="00037A0E">
        <w:t xml:space="preserve"> km thick </w:t>
      </w:r>
      <w:r w:rsidR="00541F16">
        <w:t xml:space="preserve">crust of slow-spreading ridges </w:t>
      </w:r>
      <w:r w:rsidR="00037A0E">
        <w:t xml:space="preserve">south of the Charlie </w:t>
      </w:r>
      <w:r w:rsidR="007D3336">
        <w:t>Gibbs Fracture Zone</w:t>
      </w:r>
      <w:r w:rsidR="005559E3">
        <w:t xml:space="preserve"> </w:t>
      </w:r>
      <w:r w:rsidR="005559E3">
        <w:fldChar w:fldCharType="begin"/>
      </w:r>
      <w:r w:rsidR="005559E3">
        <w:instrText xml:space="preserve"> ADDIN EN.CITE &lt;EndNote&gt;&lt;Cite&gt;&lt;Author&gt;Whitmarsh&lt;/Author&gt;&lt;Year&gt;1986&lt;/Year&gt;&lt;RecNum&gt;26686&lt;/RecNum&gt;&lt;DisplayText&gt;[&lt;style face="italic"&gt;Whitmarsh and Calvert, &lt;/style&gt;1986]&lt;/DisplayText&gt;&lt;record&gt;&lt;rec-number&gt;26686&lt;/rec-number&gt;&lt;foreign-keys&gt;&lt;key app="EN" db-id="a000rdfvz0rwr7etrpqva9wst95x2srfsvtv" timestamp="1488744940"&gt;26686&lt;/key&gt;&lt;/foreign-keys&gt;&lt;ref-type name="Journal Article"&gt;17&lt;/ref-type&gt;&lt;contributors&gt;&lt;authors&gt;&lt;author&gt;Whitmarsh, R. B.&lt;/author&gt;&lt;author&gt;Calvert, A. J.&lt;/author&gt;&lt;/authors&gt;&lt;/contributors&gt;&lt;titles&gt;&lt;title&gt;Crustal structure of Atlantic fracture zones — I. The Charlie-Gibbs Fracture Zone&lt;/title&gt;&lt;secondary-title&gt;Geophysical Journal International&lt;/secondary-title&gt;&lt;/titles&gt;&lt;periodical&gt;&lt;full-title&gt;Geophysical Journal International&lt;/full-title&gt;&lt;/periodical&gt;&lt;pages&gt;107-138&lt;/pages&gt;&lt;volume&gt;85&lt;/volume&gt;&lt;number&gt;1&lt;/number&gt;&lt;dates&gt;&lt;year&gt;1986&lt;/year&gt;&lt;pub-dates&gt;&lt;date&gt;April 1, 1986&lt;/date&gt;&lt;/pub-dates&gt;&lt;/dates&gt;&lt;urls&gt;&lt;related-urls&gt;&lt;url&gt;http://gji.oxfordjournals.org/content/85/1/107.abstract&lt;/url&gt;&lt;/related-urls&gt;&lt;/urls&gt;&lt;electronic-resource-num&gt;10.1111/j.1365-246X.1986.tb05174.x&lt;/electronic-resource-num&gt;&lt;/record&gt;&lt;/Cite&gt;&lt;/EndNote&gt;</w:instrText>
      </w:r>
      <w:r w:rsidR="005559E3">
        <w:fldChar w:fldCharType="separate"/>
      </w:r>
      <w:r w:rsidR="005559E3">
        <w:rPr>
          <w:noProof/>
        </w:rPr>
        <w:t>[</w:t>
      </w:r>
      <w:r w:rsidR="005559E3" w:rsidRPr="005559E3">
        <w:rPr>
          <w:i/>
          <w:noProof/>
        </w:rPr>
        <w:t xml:space="preserve">Whitmarsh and Calvert, </w:t>
      </w:r>
      <w:r w:rsidR="005559E3">
        <w:rPr>
          <w:noProof/>
        </w:rPr>
        <w:t>1986]</w:t>
      </w:r>
      <w:r w:rsidR="005559E3">
        <w:fldChar w:fldCharType="end"/>
      </w:r>
      <w:r w:rsidR="007D3336">
        <w:t xml:space="preserve">. </w:t>
      </w:r>
      <w:r w:rsidR="000B1EDE">
        <w:t>The margins of the basin record the continental rifting events and breakup th</w:t>
      </w:r>
      <w:r w:rsidR="00A7726C">
        <w:t>at</w:t>
      </w:r>
      <w:r w:rsidR="000B1EDE">
        <w:t xml:space="preserve"> initiated seafloor spreading on a long linear ridge</w:t>
      </w:r>
      <w:r w:rsidR="00D6380D">
        <w:t xml:space="preserve"> and the subsequent spreading history of the ridge records the response of tectonic </w:t>
      </w:r>
      <w:r w:rsidR="004E3823">
        <w:t>events</w:t>
      </w:r>
      <w:r w:rsidR="00D6380D">
        <w:t xml:space="preserve"> on crustal accretion</w:t>
      </w:r>
      <w:r w:rsidR="000B1EDE">
        <w:t>.</w:t>
      </w:r>
      <w:r w:rsidR="00AF521D">
        <w:t xml:space="preserve"> </w:t>
      </w:r>
      <w:r w:rsidR="008C0B9D">
        <w:t>A</w:t>
      </w:r>
      <w:r w:rsidR="003E3059">
        <w:t>n abrupt change</w:t>
      </w:r>
      <w:r w:rsidR="00AF521D">
        <w:t xml:space="preserve"> </w:t>
      </w:r>
      <w:r w:rsidR="003E3059">
        <w:t xml:space="preserve">in opening direction </w:t>
      </w:r>
      <w:r w:rsidR="00991D2A">
        <w:t xml:space="preserve">of ~ 30° </w:t>
      </w:r>
      <w:r w:rsidR="003E3059">
        <w:t>is</w:t>
      </w:r>
      <w:r w:rsidR="00AF521D">
        <w:t xml:space="preserve"> associated with </w:t>
      </w:r>
      <w:r w:rsidR="003E3059">
        <w:t>a regional tectonic reconfiguration of the entire basin</w:t>
      </w:r>
      <w:r w:rsidR="00E24F5E">
        <w:t>.</w:t>
      </w:r>
      <w:r w:rsidR="00F037E4">
        <w:t xml:space="preserve"> </w:t>
      </w:r>
      <w:r w:rsidR="00E24F5E">
        <w:t>T</w:t>
      </w:r>
      <w:r w:rsidR="00F037E4">
        <w:t xml:space="preserve">ransform faults </w:t>
      </w:r>
      <w:r w:rsidR="003E3059">
        <w:t xml:space="preserve">and offset ridge segments </w:t>
      </w:r>
      <w:r w:rsidR="00F037E4">
        <w:t xml:space="preserve">abruptly </w:t>
      </w:r>
      <w:r w:rsidR="00E24F5E">
        <w:t>formed</w:t>
      </w:r>
      <w:r w:rsidR="00F037E4">
        <w:t xml:space="preserve"> </w:t>
      </w:r>
      <w:r w:rsidR="00991D2A">
        <w:t xml:space="preserve">oriented orthogonally to the new spreading direction </w:t>
      </w:r>
      <w:r w:rsidR="00F037E4">
        <w:t xml:space="preserve">and </w:t>
      </w:r>
      <w:r w:rsidR="00E24F5E">
        <w:t>were subsequently</w:t>
      </w:r>
      <w:r w:rsidR="00F037E4">
        <w:t xml:space="preserve"> diachronously eliminated</w:t>
      </w:r>
      <w:r w:rsidR="00E24F5E">
        <w:t xml:space="preserve"> by </w:t>
      </w:r>
      <w:r w:rsidR="00991D2A">
        <w:t>ridge</w:t>
      </w:r>
      <w:r w:rsidR="00E24F5E">
        <w:t xml:space="preserve"> </w:t>
      </w:r>
      <w:r w:rsidR="00991D2A">
        <w:t>segme</w:t>
      </w:r>
      <w:r w:rsidR="00386BFB">
        <w:t>n</w:t>
      </w:r>
      <w:r w:rsidR="00991D2A">
        <w:t>ts</w:t>
      </w:r>
      <w:r w:rsidR="00E24F5E">
        <w:t xml:space="preserve"> </w:t>
      </w:r>
      <w:r w:rsidR="00680F7E">
        <w:t>migrating laterally</w:t>
      </w:r>
      <w:r w:rsidR="00717BD8">
        <w:t>, f</w:t>
      </w:r>
      <w:r w:rsidR="005C5094">
        <w:t>ragmenting</w:t>
      </w:r>
      <w:r w:rsidR="00680F7E">
        <w:t xml:space="preserve"> and </w:t>
      </w:r>
      <w:r w:rsidR="00E24F5E">
        <w:t xml:space="preserve">merging to re-form the original </w:t>
      </w:r>
      <w:r w:rsidR="00991D2A">
        <w:t xml:space="preserve">linear </w:t>
      </w:r>
      <w:r w:rsidR="00E24F5E">
        <w:t>geometry</w:t>
      </w:r>
      <w:r w:rsidR="00AF521D">
        <w:t xml:space="preserve">. </w:t>
      </w:r>
      <w:r w:rsidR="00991D2A">
        <w:t>As a result, t</w:t>
      </w:r>
      <w:r w:rsidR="008B68D4">
        <w:t xml:space="preserve">he </w:t>
      </w:r>
      <w:r w:rsidR="00991D2A">
        <w:t xml:space="preserve">new linear </w:t>
      </w:r>
      <w:r w:rsidR="0015208B">
        <w:t>plate boundary zone</w:t>
      </w:r>
      <w:r w:rsidR="008B68D4">
        <w:t xml:space="preserve"> is presently oriented about 30° oblique to the opening direction </w:t>
      </w:r>
      <w:r w:rsidR="00991D2A">
        <w:t xml:space="preserve">although individual axial volcanic ridges </w:t>
      </w:r>
      <w:r w:rsidR="00386BFB">
        <w:t xml:space="preserve">within this zone are arrayed </w:t>
      </w:r>
      <w:proofErr w:type="spellStart"/>
      <w:r w:rsidR="00386BFB">
        <w:t>en</w:t>
      </w:r>
      <w:proofErr w:type="spellEnd"/>
      <w:r w:rsidR="00386BFB">
        <w:t xml:space="preserve"> </w:t>
      </w:r>
      <w:r w:rsidR="00991D2A">
        <w:t>echelon and retain their nearly orthogonal orientation to the spreading direction. P</w:t>
      </w:r>
      <w:r w:rsidR="008B68D4">
        <w:t>rominent V-s</w:t>
      </w:r>
      <w:r w:rsidR="00991D2A">
        <w:t>haped crustal ridges and troughs formed as the plate boundary zone became linear and oblique</w:t>
      </w:r>
      <w:r w:rsidR="00E24F5E">
        <w:t>, created as discrete melting anomalies rapidly migrated southward along the axis</w:t>
      </w:r>
      <w:r w:rsidR="00991D2A">
        <w:t xml:space="preserve"> and the resulting variations in crustal thickness were passively spread onto the ridge flanks</w:t>
      </w:r>
      <w:r w:rsidR="008B68D4">
        <w:t xml:space="preserve">. </w:t>
      </w:r>
      <w:r w:rsidR="004A67E4">
        <w:t xml:space="preserve">As Iceland is </w:t>
      </w:r>
      <w:r w:rsidR="007B7A5A">
        <w:t xml:space="preserve">often </w:t>
      </w:r>
      <w:r w:rsidR="004A67E4">
        <w:t xml:space="preserve">viewed as the volcanic center of a classic </w:t>
      </w:r>
      <w:r w:rsidR="007B7A5A">
        <w:t xml:space="preserve">(hot, narrow and rapidly </w:t>
      </w:r>
      <w:r w:rsidR="004A67E4">
        <w:t>rising</w:t>
      </w:r>
      <w:r w:rsidR="007B7A5A">
        <w:t>)</w:t>
      </w:r>
      <w:r w:rsidR="004A67E4">
        <w:t xml:space="preserve"> mantle plume </w:t>
      </w:r>
      <w:r w:rsidR="00A37276">
        <w:t xml:space="preserve">(Morgan, </w:t>
      </w:r>
      <w:r w:rsidR="004A67E4">
        <w:t>1971)</w:t>
      </w:r>
      <w:r w:rsidR="00A37276">
        <w:t xml:space="preserve"> and the Reykjanes Ridge intersects this feature</w:t>
      </w:r>
      <w:r w:rsidR="007B7A5A">
        <w:t xml:space="preserve">, almost all of the </w:t>
      </w:r>
      <w:r w:rsidR="00A37276">
        <w:t>crustal structures</w:t>
      </w:r>
      <w:r w:rsidR="007B7A5A">
        <w:t xml:space="preserve"> of the ridge and its flanks have been interpreted in terms of </w:t>
      </w:r>
      <w:r w:rsidR="00B90AAA">
        <w:t xml:space="preserve">dynamic </w:t>
      </w:r>
      <w:r w:rsidR="00693B4A">
        <w:t>variations in mantle</w:t>
      </w:r>
      <w:r w:rsidR="00B90AAA">
        <w:t xml:space="preserve"> plume</w:t>
      </w:r>
      <w:r w:rsidR="00693B4A">
        <w:t xml:space="preserve"> flow and temperature</w:t>
      </w:r>
      <w:r w:rsidR="007B7A5A">
        <w:t xml:space="preserve">. </w:t>
      </w:r>
      <w:r w:rsidR="004A67E4">
        <w:t xml:space="preserve"> </w:t>
      </w:r>
      <w:r w:rsidR="002622BB">
        <w:t xml:space="preserve">Here instead we propose a new hypothesis: that plate boundary processes, plate kinematic changes, and small-scale mantle convection can explain the dynamic features of the basin </w:t>
      </w:r>
      <w:r w:rsidR="004A582C">
        <w:t xml:space="preserve">previously </w:t>
      </w:r>
      <w:r w:rsidR="002622BB">
        <w:t>ascribed to mantle plume behavior</w:t>
      </w:r>
      <w:r w:rsidR="004A582C">
        <w:t xml:space="preserve">, and that these processes are superimposed on a broad and relatively passive mantle anomaly extending </w:t>
      </w:r>
      <w:r w:rsidR="007F3DD3">
        <w:t>beneath</w:t>
      </w:r>
      <w:r w:rsidR="004A582C">
        <w:t xml:space="preserve"> the North Atlantic basin </w:t>
      </w:r>
      <w:r w:rsidR="0082584F">
        <w:fldChar w:fldCharType="begin"/>
      </w:r>
      <w:r w:rsidR="0082584F">
        <w:instrText xml:space="preserve"> ADDIN EN.CITE &lt;EndNote&gt;&lt;Cite&gt;&lt;Author&gt;Cochran&lt;/Author&gt;&lt;Year&gt;1978&lt;/Year&gt;&lt;RecNum&gt;27179&lt;/RecNum&gt;&lt;DisplayText&gt;[&lt;style face="italic"&gt;Cochran and Talwani, &lt;/style&gt;1978]&lt;/DisplayText&gt;&lt;record&gt;&lt;rec-number&gt;27179&lt;/rec-number&gt;&lt;foreign-keys&gt;&lt;key app="EN" db-id="a000rdfvz0rwr7etrpqva9wst95x2srfsvtv" timestamp="1510596826"&gt;27179&lt;/key&gt;&lt;/foreign-keys&gt;&lt;ref-type name="Journal Article"&gt;17&lt;/ref-type&gt;&lt;contributors&gt;&lt;authors&gt;&lt;author&gt;Cochran, James R.&lt;/author&gt;&lt;author&gt;Talwani, Manik&lt;/author&gt;&lt;/authors&gt;&lt;/contributors&gt;&lt;titles&gt;&lt;title&gt;Gravity anomalies, regional elevation, and the deep structure of the North Atlantic&lt;/title&gt;&lt;secondary-title&gt;Journal of Geophysical Research: Solid Earth&lt;/secondary-title&gt;&lt;/titles&gt;&lt;periodical&gt;&lt;full-title&gt;Journal of Geophysical Research: Solid Earth&lt;/full-title&gt;&lt;/periodical&gt;&lt;pages&gt;4907-4924&lt;/pages&gt;&lt;volume&gt;83&lt;/volume&gt;&lt;number&gt;B10&lt;/number&gt;&lt;keywords&gt;&lt;keyword&gt;1205 Geodesy and Gravity: Relations of gravity observations to tectonics and isostasy&lt;/keyword&gt;&lt;keyword&gt;7250 Tectonophysics: Structure of the lithosphere&lt;/keyword&gt;&lt;keyword&gt;9325 Information Related to Geographic Region: Atlantic Ocean&lt;/keyword&gt;&lt;/keywords&gt;&lt;dates&gt;&lt;year&gt;1978&lt;/year&gt;&lt;/dates&gt;&lt;isbn&gt;2156-2202&lt;/isbn&gt;&lt;urls&gt;&lt;related-urls&gt;&lt;url&gt;http://dx.doi.org/10.1029/JB083iB10p04907&lt;/url&gt;&lt;/related-urls&gt;&lt;/urls&gt;&lt;electronic-resource-num&gt;10.1029/JB083iB10p04907&lt;/electronic-resource-num&gt;&lt;/record&gt;&lt;/Cite&gt;&lt;/EndNote&gt;</w:instrText>
      </w:r>
      <w:r w:rsidR="0082584F">
        <w:fldChar w:fldCharType="separate"/>
      </w:r>
      <w:r w:rsidR="0082584F">
        <w:rPr>
          <w:noProof/>
        </w:rPr>
        <w:t>[</w:t>
      </w:r>
      <w:r w:rsidR="0082584F" w:rsidRPr="0082584F">
        <w:rPr>
          <w:i/>
          <w:noProof/>
        </w:rPr>
        <w:t xml:space="preserve">Cochran and Talwani, </w:t>
      </w:r>
      <w:r w:rsidR="0082584F">
        <w:rPr>
          <w:noProof/>
        </w:rPr>
        <w:t>1978]</w:t>
      </w:r>
      <w:r w:rsidR="0082584F">
        <w:fldChar w:fldCharType="end"/>
      </w:r>
      <w:r w:rsidR="002622BB">
        <w:t xml:space="preserve">. Because these plate tectonic explanations have been less-studied and explored in the context of the Reykjanes Ridge than prevalent “pulsing” plume models, we often refer to better studied cases to illustrate </w:t>
      </w:r>
      <w:r w:rsidR="003E32FE">
        <w:t xml:space="preserve">analog </w:t>
      </w:r>
      <w:r w:rsidR="002622BB">
        <w:t xml:space="preserve">tectonic </w:t>
      </w:r>
      <w:r w:rsidR="003E32FE">
        <w:t xml:space="preserve">and geodynamic </w:t>
      </w:r>
      <w:r w:rsidR="002622BB">
        <w:t xml:space="preserve">processes that have not been applied to the Reykjanes Ridge. </w:t>
      </w:r>
    </w:p>
    <w:p w14:paraId="3AEC73A5" w14:textId="43D6432F" w:rsidR="003B0A21" w:rsidRPr="00F6517D" w:rsidRDefault="00EC5A18" w:rsidP="00D46794">
      <w:pPr>
        <w:rPr>
          <w:b/>
        </w:rPr>
      </w:pPr>
      <w:r w:rsidRPr="00F6517D">
        <w:rPr>
          <w:b/>
        </w:rPr>
        <w:lastRenderedPageBreak/>
        <w:t>Background: Pulsing plume models</w:t>
      </w:r>
    </w:p>
    <w:p w14:paraId="43FAD083" w14:textId="622364AA" w:rsidR="00EC5A18" w:rsidRDefault="00F6517D" w:rsidP="00D46794">
      <w:r>
        <w:t xml:space="preserve">Long-standing models for Iceland, the Reykjanes Ridge and the North Atlantic basin invoke the presence of a mantle plume, a rapidly upwelling narrow jet of hot mantle material </w:t>
      </w:r>
      <w:r w:rsidR="00E322E1">
        <w:t xml:space="preserve">originating </w:t>
      </w:r>
      <w:r>
        <w:t>from near the core-mantle boundary</w:t>
      </w:r>
      <w:r w:rsidR="001A0F17">
        <w:t xml:space="preserve"> </w:t>
      </w:r>
      <w:r w:rsidR="001A0F17">
        <w:fldChar w:fldCharType="begin"/>
      </w:r>
      <w:r w:rsidR="001A0F17">
        <w:instrText xml:space="preserve"> ADDIN EN.CITE &lt;EndNote&gt;&lt;Cite&gt;&lt;Author&gt;Morgan&lt;/Author&gt;&lt;Year&gt;1971&lt;/Year&gt;&lt;RecNum&gt;19203&lt;/RecNum&gt;&lt;DisplayText&gt;[&lt;style face="italic"&gt;Morgan, &lt;/style&gt;1971]&lt;/DisplayText&gt;&lt;record&gt;&lt;rec-number&gt;19203&lt;/rec-number&gt;&lt;foreign-keys&gt;&lt;key app="EN" db-id="a000rdfvz0rwr7etrpqva9wst95x2srfsvtv" timestamp="1488743780"&gt;19203&lt;/key&gt;&lt;/foreign-keys&gt;&lt;ref-type name="Journal Article"&gt;17&lt;/ref-type&gt;&lt;contributors&gt;&lt;authors&gt;&lt;author&gt;W. J. Morgan&lt;/author&gt;&lt;/authors&gt;&lt;/contributors&gt;&lt;titles&gt;&lt;title&gt;Convection plumes in the lower mantle&lt;/title&gt;&lt;secondary-title&gt;Nature&lt;/secondary-title&gt;&lt;alt-title&gt;Nature&lt;/alt-title&gt;&lt;/titles&gt;&lt;periodical&gt;&lt;full-title&gt;Nature&lt;/full-title&gt;&lt;/periodical&gt;&lt;alt-periodical&gt;&lt;full-title&gt;Nature&lt;/full-title&gt;&lt;/alt-periodical&gt;&lt;pages&gt;43–44&lt;/pages&gt;&lt;volume&gt;230&lt;/volume&gt;&lt;dates&gt;&lt;year&gt;1971&lt;/year&gt;&lt;/dates&gt;&lt;urls&gt;&lt;/urls&gt;&lt;electronic-resource-num&gt;10.1038/230042a0&lt;/electronic-resource-num&gt;&lt;/record&gt;&lt;/Cite&gt;&lt;/EndNote&gt;</w:instrText>
      </w:r>
      <w:r w:rsidR="001A0F17">
        <w:fldChar w:fldCharType="separate"/>
      </w:r>
      <w:r w:rsidR="001A0F17">
        <w:rPr>
          <w:noProof/>
        </w:rPr>
        <w:t>[</w:t>
      </w:r>
      <w:r w:rsidR="001A0F17" w:rsidRPr="00A8568F">
        <w:rPr>
          <w:i/>
          <w:noProof/>
        </w:rPr>
        <w:t xml:space="preserve">Morgan, </w:t>
      </w:r>
      <w:r w:rsidR="001A0F17">
        <w:rPr>
          <w:noProof/>
        </w:rPr>
        <w:t>1971]</w:t>
      </w:r>
      <w:r w:rsidR="001A0F17">
        <w:fldChar w:fldCharType="end"/>
      </w:r>
      <w:r>
        <w:t xml:space="preserve">, to explain the anomalous crustal thickness at Iceland </w:t>
      </w:r>
      <w:r w:rsidR="00A8568F">
        <w:t xml:space="preserve"> </w:t>
      </w:r>
      <w:r>
        <w:t>and regionally within the North Atlantic basin</w:t>
      </w:r>
      <w:r w:rsidR="00A8568F">
        <w:t xml:space="preserve"> </w:t>
      </w:r>
      <w:r w:rsidR="00A8568F">
        <w:fldChar w:fldCharType="begin"/>
      </w:r>
      <w:r w:rsidR="00A8568F">
        <w:instrText xml:space="preserve"> ADDIN EN.CITE &lt;EndNote&gt;&lt;Cite&gt;&lt;Author&gt;White&lt;/Author&gt;&lt;Year&gt;1997&lt;/Year&gt;&lt;RecNum&gt;25041&lt;/RecNum&gt;&lt;DisplayText&gt;[&lt;style face="italic"&gt;White, &lt;/style&gt;1997]&lt;/DisplayText&gt;&lt;record&gt;&lt;rec-number&gt;25041&lt;/rec-number&gt;&lt;foreign-keys&gt;&lt;key app="EN" db-id="a000rdfvz0rwr7etrpqva9wst95x2srfsvtv" timestamp="1488744772"&gt;25041&lt;/key&gt;&lt;/foreign-keys&gt;&lt;ref-type name="Journal Article"&gt;17&lt;/ref-type&gt;&lt;contributors&gt;&lt;authors&gt;&lt;author&gt;White, Robert S.&lt;/author&gt;&lt;/authors&gt;&lt;/contributors&gt;&lt;titles&gt;&lt;title&gt;Rift-Plume Interaction in the North Atlantic&lt;/title&gt;&lt;secondary-title&gt;Philosophical Transactions: Mathematical, Physical and Engineering Sciences&lt;/secondary-title&gt;&lt;/titles&gt;&lt;periodical&gt;&lt;full-title&gt;Philosophical Transactions: Mathematical, Physical and Engineering Sciences&lt;/full-title&gt;&lt;/periodical&gt;&lt;pages&gt;319-339&lt;/pages&gt;&lt;volume&gt;355&lt;/volume&gt;&lt;number&gt;1723&lt;/number&gt;&lt;dates&gt;&lt;year&gt;1997&lt;/year&gt;&lt;/dates&gt;&lt;publisher&gt;The Royal Society&lt;/publisher&gt;&lt;urls&gt;&lt;related-urls&gt;&lt;url&gt;http://www.jstor.org/stable/54790 &lt;/url&gt;&lt;/related-urls&gt;&lt;/urls&gt;&lt;/record&gt;&lt;/Cite&gt;&lt;/EndNote&gt;</w:instrText>
      </w:r>
      <w:r w:rsidR="00A8568F">
        <w:fldChar w:fldCharType="separate"/>
      </w:r>
      <w:r w:rsidR="00A8568F">
        <w:rPr>
          <w:noProof/>
        </w:rPr>
        <w:t>[</w:t>
      </w:r>
      <w:r w:rsidR="00A8568F" w:rsidRPr="00A8568F">
        <w:rPr>
          <w:i/>
          <w:noProof/>
        </w:rPr>
        <w:t xml:space="preserve">White, </w:t>
      </w:r>
      <w:r w:rsidR="00A8568F">
        <w:rPr>
          <w:noProof/>
        </w:rPr>
        <w:t>1997]</w:t>
      </w:r>
      <w:r w:rsidR="00A8568F">
        <w:fldChar w:fldCharType="end"/>
      </w:r>
      <w:r>
        <w:t xml:space="preserve">. This model has several variants to account for specific features of </w:t>
      </w:r>
      <w:r w:rsidR="00217810">
        <w:t>Iceland, the spreading</w:t>
      </w:r>
      <w:r>
        <w:t xml:space="preserve"> ridge, basin, and margins</w:t>
      </w:r>
      <w:r w:rsidR="00217810">
        <w:t>.  A general feature of these models</w:t>
      </w:r>
      <w:r w:rsidR="00DA42CF">
        <w:t>, however,</w:t>
      </w:r>
      <w:r w:rsidR="00217810">
        <w:t xml:space="preserve"> is a rapidly rising narrow jet of hot mantle material</w:t>
      </w:r>
      <w:r w:rsidR="00283C0F">
        <w:t xml:space="preserve"> that spreads laterally beneath the lithosphere</w:t>
      </w:r>
      <w:r w:rsidR="00217810">
        <w:t xml:space="preserve">. </w:t>
      </w:r>
      <w:r w:rsidR="00283C0F">
        <w:t>In plume models, the Reykjanes Ridge provides</w:t>
      </w:r>
      <w:r w:rsidR="00217810">
        <w:t xml:space="preserve"> a key </w:t>
      </w:r>
      <w:r w:rsidR="00283C0F">
        <w:t xml:space="preserve">indicator of plume behavior since, as a </w:t>
      </w:r>
      <w:r w:rsidR="00A11685">
        <w:t>seafloor spreading center</w:t>
      </w:r>
      <w:r w:rsidR="00283C0F">
        <w:t>, its crustal accretion over time is presumed to record changes in plume flow and temperature</w:t>
      </w:r>
      <w:r w:rsidR="00217810">
        <w:t xml:space="preserve">. </w:t>
      </w:r>
      <w:r w:rsidR="00283C0F">
        <w:t xml:space="preserve">This underlying assumption has guided the </w:t>
      </w:r>
      <w:r w:rsidR="00780379">
        <w:t>interpretation</w:t>
      </w:r>
      <w:r w:rsidR="00283C0F">
        <w:t xml:space="preserve"> of </w:t>
      </w:r>
      <w:r w:rsidR="003F5F47">
        <w:t>many</w:t>
      </w:r>
      <w:r w:rsidR="00283C0F">
        <w:t xml:space="preserve"> studies of the North Atlantic basin. The ridge</w:t>
      </w:r>
      <w:r w:rsidR="00217810">
        <w:t xml:space="preserve"> is flanked by acute V-shaped </w:t>
      </w:r>
      <w:r w:rsidR="00DA42CF">
        <w:t xml:space="preserve">crustal </w:t>
      </w:r>
      <w:r w:rsidR="00217810">
        <w:t xml:space="preserve">ridges and troughs that </w:t>
      </w:r>
      <w:r w:rsidR="00E322E1">
        <w:t>have been</w:t>
      </w:r>
      <w:r w:rsidR="00217810">
        <w:t xml:space="preserve"> interpreted as formed by rapid mantle plume flow </w:t>
      </w:r>
      <w:r w:rsidR="00390696">
        <w:t xml:space="preserve">with embedded temperature variations </w:t>
      </w:r>
      <w:r w:rsidR="00217810">
        <w:t>upwelling beneath Iceland and then radially expanding beneath the North Atlantic basin, or channeled beneath the Reykjanes Ridge axis</w:t>
      </w:r>
      <w:r w:rsidR="00DA42CF">
        <w:t xml:space="preserve"> </w:t>
      </w:r>
      <w:r w:rsidR="00DA42CF">
        <w:fldChar w:fldCharType="begin"/>
      </w:r>
      <w:r w:rsidR="00DA42CF">
        <w:instrText xml:space="preserve"> ADDIN EN.CITE &lt;EndNote&gt;&lt;Cite&gt;&lt;Author&gt;Vogt&lt;/Author&gt;&lt;Year&gt;1971&lt;/Year&gt;&lt;RecNum&gt;23508&lt;/RecNum&gt;&lt;DisplayText&gt;[&lt;style face="italic"&gt;Vogt, &lt;/style&gt;1971]&lt;/DisplayText&gt;&lt;record&gt;&lt;rec-number&gt;23508&lt;/rec-number&gt;&lt;foreign-keys&gt;&lt;key app="EN" db-id="a000rdfvz0rwr7etrpqva9wst95x2srfsvtv" timestamp="1488744592"&gt;23508&lt;/key&gt;&lt;/foreign-keys&gt;&lt;ref-type name="Journal Article"&gt;17&lt;/ref-type&gt;&lt;contributors&gt;&lt;authors&gt;&lt;author&gt;Vogt, P. R.&lt;/author&gt;&lt;/authors&gt;&lt;/contributors&gt;&lt;titles&gt;&lt;title&gt;Asthenosphere motion recorded by the ocean floor south of Iceland&lt;/title&gt;&lt;secondary-title&gt;Earth and Planetary Science Letters&lt;/secondary-title&gt;&lt;/titles&gt;&lt;periodical&gt;&lt;full-title&gt;Earth and Planetary Science Letters&lt;/full-title&gt;&lt;/periodical&gt;&lt;pages&gt;153-160&lt;/pages&gt;&lt;volume&gt;13&lt;/volume&gt;&lt;number&gt;1&lt;/number&gt;&lt;dates&gt;&lt;year&gt;1971&lt;/year&gt;&lt;/dates&gt;&lt;urls&gt;&lt;related-urls&gt;&lt;url&gt;http://www.sciencedirect.com/science/article/B6V61-472T3B5-3J/2/3d7cb7b05caea0c7a4ea1f8d2fbc1a33 &lt;/url&gt;&lt;/related-urls&gt;&lt;/urls&gt;&lt;/record&gt;&lt;/Cite&gt;&lt;/EndNote&gt;</w:instrText>
      </w:r>
      <w:r w:rsidR="00DA42CF">
        <w:fldChar w:fldCharType="separate"/>
      </w:r>
      <w:r w:rsidR="00DA42CF">
        <w:rPr>
          <w:noProof/>
        </w:rPr>
        <w:t>[</w:t>
      </w:r>
      <w:r w:rsidR="00DA42CF" w:rsidRPr="00DA42CF">
        <w:rPr>
          <w:i/>
          <w:noProof/>
        </w:rPr>
        <w:t xml:space="preserve">Vogt, </w:t>
      </w:r>
      <w:r w:rsidR="00DA42CF">
        <w:rPr>
          <w:noProof/>
        </w:rPr>
        <w:t>1971]</w:t>
      </w:r>
      <w:r w:rsidR="00DA42CF">
        <w:fldChar w:fldCharType="end"/>
      </w:r>
      <w:r w:rsidR="00217810">
        <w:t xml:space="preserve">.  </w:t>
      </w:r>
      <w:r w:rsidR="009E6434">
        <w:t>T</w:t>
      </w:r>
      <w:r w:rsidR="007B02D3">
        <w:t xml:space="preserve">he </w:t>
      </w:r>
      <w:r w:rsidR="00DA42CF">
        <w:t xml:space="preserve">roughly symmetric V-shaped ridges </w:t>
      </w:r>
      <w:r w:rsidR="009E6434">
        <w:t xml:space="preserve">are inferred as </w:t>
      </w:r>
      <w:r w:rsidR="00DA42CF">
        <w:t xml:space="preserve">formed by </w:t>
      </w:r>
      <w:r w:rsidR="00390696">
        <w:t>the temperature</w:t>
      </w:r>
      <w:r w:rsidR="00DA42CF">
        <w:t xml:space="preserve"> pulses </w:t>
      </w:r>
      <w:r w:rsidR="00390696">
        <w:t>migrating</w:t>
      </w:r>
      <w:r w:rsidR="00DA42CF">
        <w:t xml:space="preserve"> along the ridge axis </w:t>
      </w:r>
      <w:r w:rsidR="009E6434">
        <w:t xml:space="preserve">and locally </w:t>
      </w:r>
      <w:r w:rsidR="00390696">
        <w:t>inducing</w:t>
      </w:r>
      <w:r w:rsidR="00DA42CF">
        <w:t xml:space="preserve"> </w:t>
      </w:r>
      <w:r w:rsidR="009E6434">
        <w:t>increased melting resulting in</w:t>
      </w:r>
      <w:r w:rsidR="00390696">
        <w:t xml:space="preserve"> </w:t>
      </w:r>
      <w:r w:rsidR="002B33FB">
        <w:t>increased</w:t>
      </w:r>
      <w:r w:rsidR="00DA42CF">
        <w:t xml:space="preserve"> crustal thicknesses at the ridge axis. As crust </w:t>
      </w:r>
      <w:r w:rsidR="009E6434">
        <w:t xml:space="preserve">passively </w:t>
      </w:r>
      <w:r w:rsidR="00DA42CF">
        <w:t>spread</w:t>
      </w:r>
      <w:r w:rsidR="009E6434">
        <w:t>s</w:t>
      </w:r>
      <w:r w:rsidR="00DA42CF">
        <w:t xml:space="preserve"> away from the axis, the axially </w:t>
      </w:r>
      <w:r w:rsidR="009E6434">
        <w:t>produced crustal thickness variations</w:t>
      </w:r>
      <w:r w:rsidR="00DA42CF">
        <w:t xml:space="preserve"> would generate V-shaped patterns of crustal thickness on the ridge flanks. </w:t>
      </w:r>
      <w:r w:rsidR="005172C7">
        <w:t xml:space="preserve">Since the spreading rate on the ridge is well-known from magnetic </w:t>
      </w:r>
      <w:proofErr w:type="spellStart"/>
      <w:r w:rsidR="005172C7">
        <w:t>isochrons</w:t>
      </w:r>
      <w:proofErr w:type="spellEnd"/>
      <w:r w:rsidR="005172C7">
        <w:t xml:space="preserve">, the angle that the flanking crustal ridges make with the axis is a direct measure of </w:t>
      </w:r>
      <w:r w:rsidR="009E6434">
        <w:t xml:space="preserve">the </w:t>
      </w:r>
      <w:r w:rsidR="005172C7">
        <w:t xml:space="preserve">along-axis flow of </w:t>
      </w:r>
      <w:r w:rsidR="009E6434">
        <w:t>mantle plume material and the embedded</w:t>
      </w:r>
      <w:r w:rsidR="005172C7">
        <w:t xml:space="preserve"> thermal </w:t>
      </w:r>
      <w:r w:rsidR="00CB4280">
        <w:t>anomalies</w:t>
      </w:r>
      <w:r w:rsidR="00204309">
        <w:t xml:space="preserve">: </w:t>
      </w:r>
      <w:r w:rsidR="00204309" w:rsidRPr="00204309">
        <w:rPr>
          <w:i/>
        </w:rPr>
        <w:t xml:space="preserve">v = u / tan </w:t>
      </w:r>
      <w:r w:rsidR="00204309" w:rsidRPr="00204309">
        <w:rPr>
          <w:i/>
        </w:rPr>
        <w:sym w:font="Symbol" w:char="F071"/>
      </w:r>
      <w:r w:rsidR="00204309">
        <w:t xml:space="preserve">, where </w:t>
      </w:r>
      <w:r w:rsidR="00204309" w:rsidRPr="00204309">
        <w:rPr>
          <w:i/>
        </w:rPr>
        <w:t>v</w:t>
      </w:r>
      <w:r w:rsidR="00204309">
        <w:t xml:space="preserve"> is the along-axis propagation rate of </w:t>
      </w:r>
      <w:r w:rsidR="002B33FB">
        <w:t>plume flow and thermal anomalies</w:t>
      </w:r>
      <w:r w:rsidR="00204309">
        <w:t xml:space="preserve">, </w:t>
      </w:r>
      <w:r w:rsidR="00204309" w:rsidRPr="00204309">
        <w:rPr>
          <w:i/>
        </w:rPr>
        <w:t>u</w:t>
      </w:r>
      <w:r w:rsidR="00204309">
        <w:t xml:space="preserve"> is the half spreading rate and </w:t>
      </w:r>
      <w:r w:rsidR="00204309" w:rsidRPr="00204309">
        <w:rPr>
          <w:i/>
        </w:rPr>
        <w:sym w:font="Symbol" w:char="F071"/>
      </w:r>
      <w:r w:rsidR="00204309">
        <w:t xml:space="preserve"> is the angle </w:t>
      </w:r>
      <w:r w:rsidR="004C0039">
        <w:t>between</w:t>
      </w:r>
      <w:r w:rsidR="00204309">
        <w:t xml:space="preserve"> the crustal ridge </w:t>
      </w:r>
      <w:r w:rsidR="004C0039">
        <w:t>and</w:t>
      </w:r>
      <w:r w:rsidR="00204309">
        <w:t xml:space="preserve"> the spreading axis. </w:t>
      </w:r>
      <w:r w:rsidR="00390696">
        <w:t>We refer to these type of models generally as “pulsing plume” models</w:t>
      </w:r>
      <w:r w:rsidR="00D21D29">
        <w:t xml:space="preserve"> as first proposed conceptually by </w:t>
      </w:r>
      <w:r w:rsidR="00D21D29" w:rsidRPr="00D21D29">
        <w:rPr>
          <w:i/>
        </w:rPr>
        <w:t>Vogt</w:t>
      </w:r>
      <w:r w:rsidR="00D21D29">
        <w:t xml:space="preserve"> [1971] and </w:t>
      </w:r>
      <w:proofErr w:type="spellStart"/>
      <w:r w:rsidR="00D21D29">
        <w:t>geodynamically</w:t>
      </w:r>
      <w:proofErr w:type="spellEnd"/>
      <w:r w:rsidR="00D21D29">
        <w:t xml:space="preserve"> modelled by </w:t>
      </w:r>
      <w:r w:rsidR="00D21D29" w:rsidRPr="00D21D29">
        <w:rPr>
          <w:i/>
        </w:rPr>
        <w:t>Ito et al.</w:t>
      </w:r>
      <w:r w:rsidR="00D21D29">
        <w:t xml:space="preserve"> [1999] and </w:t>
      </w:r>
      <w:r w:rsidR="00D21D29" w:rsidRPr="00D21D29">
        <w:rPr>
          <w:i/>
        </w:rPr>
        <w:t>Ito</w:t>
      </w:r>
      <w:r w:rsidR="00D21D29">
        <w:t xml:space="preserve"> [2001]</w:t>
      </w:r>
      <w:r w:rsidR="00390696">
        <w:t xml:space="preserve">. </w:t>
      </w:r>
      <w:r w:rsidR="00D21D29">
        <w:t>Using the geometry of the V-shaped ridges, e</w:t>
      </w:r>
      <w:r w:rsidR="00003413">
        <w:t xml:space="preserve">stimates of </w:t>
      </w:r>
      <w:r w:rsidR="00390696">
        <w:t>the along-axis flow rate (</w:t>
      </w:r>
      <w:r w:rsidR="00003413" w:rsidRPr="00003413">
        <w:rPr>
          <w:i/>
        </w:rPr>
        <w:t>v</w:t>
      </w:r>
      <w:r w:rsidR="00390696">
        <w:rPr>
          <w:i/>
        </w:rPr>
        <w:t>)</w:t>
      </w:r>
      <w:r w:rsidR="00003413">
        <w:t xml:space="preserve"> have ranged from</w:t>
      </w:r>
      <w:r w:rsidR="00FD5C68">
        <w:t xml:space="preserve"> 2</w:t>
      </w:r>
      <w:r w:rsidR="00003413">
        <w:t xml:space="preserve">00 </w:t>
      </w:r>
      <w:r w:rsidR="00480D0B">
        <w:fldChar w:fldCharType="begin"/>
      </w:r>
      <w:r w:rsidR="00480D0B">
        <w:instrText xml:space="preserve"> ADDIN EN.CITE &lt;EndNote&gt;&lt;Cite&gt;&lt;Author&gt;Vogt&lt;/Author&gt;&lt;Year&gt;1971&lt;/Year&gt;&lt;RecNum&gt;23508&lt;/RecNum&gt;&lt;DisplayText&gt;[&lt;style face="italic"&gt;Vogt, &lt;/style&gt;1971]&lt;/DisplayText&gt;&lt;record&gt;&lt;rec-number&gt;23508&lt;/rec-number&gt;&lt;foreign-keys&gt;&lt;key app="EN" db-id="a000rdfvz0rwr7etrpqva9wst95x2srfsvtv" timestamp="1488744592"&gt;23508&lt;/key&gt;&lt;/foreign-keys&gt;&lt;ref-type name="Journal Article"&gt;17&lt;/ref-type&gt;&lt;contributors&gt;&lt;authors&gt;&lt;author&gt;Vogt, P. R.&lt;/author&gt;&lt;/authors&gt;&lt;/contributors&gt;&lt;titles&gt;&lt;title&gt;Asthenosphere motion recorded by the ocean floor south of Iceland&lt;/title&gt;&lt;secondary-title&gt;Earth and Planetary Science Letters&lt;/secondary-title&gt;&lt;/titles&gt;&lt;periodical&gt;&lt;full-title&gt;Earth and Planetary Science Letters&lt;/full-title&gt;&lt;/periodical&gt;&lt;pages&gt;153-160&lt;/pages&gt;&lt;volume&gt;13&lt;/volume&gt;&lt;number&gt;1&lt;/number&gt;&lt;dates&gt;&lt;year&gt;1971&lt;/year&gt;&lt;/dates&gt;&lt;urls&gt;&lt;related-urls&gt;&lt;url&gt;http://www.sciencedirect.com/science/article/B6V61-472T3B5-3J/2/3d7cb7b05caea0c7a4ea1f8d2fbc1a33 &lt;/url&gt;&lt;/related-urls&gt;&lt;/urls&gt;&lt;/record&gt;&lt;/Cite&gt;&lt;/EndNote&gt;</w:instrText>
      </w:r>
      <w:r w:rsidR="00480D0B">
        <w:fldChar w:fldCharType="separate"/>
      </w:r>
      <w:r w:rsidR="00480D0B">
        <w:rPr>
          <w:noProof/>
        </w:rPr>
        <w:t>[</w:t>
      </w:r>
      <w:r w:rsidR="00480D0B" w:rsidRPr="00480D0B">
        <w:rPr>
          <w:i/>
          <w:noProof/>
        </w:rPr>
        <w:t xml:space="preserve">Vogt, </w:t>
      </w:r>
      <w:r w:rsidR="00480D0B">
        <w:rPr>
          <w:noProof/>
        </w:rPr>
        <w:t>1971]</w:t>
      </w:r>
      <w:r w:rsidR="00480D0B">
        <w:fldChar w:fldCharType="end"/>
      </w:r>
      <w:r w:rsidR="00480D0B">
        <w:t xml:space="preserve"> </w:t>
      </w:r>
      <w:r w:rsidR="00003413">
        <w:t>to over 1000 mm/</w:t>
      </w:r>
      <w:proofErr w:type="spellStart"/>
      <w:r w:rsidR="00003413">
        <w:t>yr</w:t>
      </w:r>
      <w:proofErr w:type="spellEnd"/>
      <w:r w:rsidR="00003413">
        <w:t xml:space="preserve"> </w:t>
      </w:r>
      <w:r w:rsidR="00BC2D13">
        <w:fldChar w:fldCharType="begin"/>
      </w:r>
      <w:r w:rsidR="00BC2D13">
        <w:instrText xml:space="preserve"> ADDIN EN.CITE &lt;EndNote&gt;&lt;Cite&gt;&lt;Author&gt;Wright&lt;/Author&gt;&lt;Year&gt;1996&lt;/Year&gt;&lt;RecNum&gt;26905&lt;/RecNum&gt;&lt;DisplayText&gt;[&lt;style face="italic"&gt;Wright and Miller, &lt;/style&gt;1996]&lt;/DisplayText&gt;&lt;record&gt;&lt;rec-number&gt;26905&lt;/rec-number&gt;&lt;foreign-keys&gt;&lt;key app="EN" db-id="a000rdfvz0rwr7etrpqva9wst95x2srfsvtv" timestamp="1488744982"&gt;26905&lt;/key&gt;&lt;/foreign-keys&gt;&lt;ref-type name="Journal Article"&gt;17&lt;/ref-type&gt;&lt;contributors&gt;&lt;authors&gt;&lt;author&gt;Wright, James D.&lt;/author&gt;&lt;author&gt;Miller, Kenneth G.&lt;/author&gt;&lt;/authors&gt;&lt;/contributors&gt;&lt;titles&gt;&lt;title&gt;Control of North Atlantic Deep Water Circulation by the Greenland-Scotland Ridge&lt;/title&gt;&lt;secondary-title&gt;Paleoceanography&lt;/secondary-title&gt;&lt;/titles&gt;&lt;periodical&gt;&lt;full-title&gt;Paleoceanography&lt;/full-title&gt;&lt;/periodical&gt;&lt;pages&gt;157-170&lt;/pages&gt;&lt;volume&gt;11&lt;/volume&gt;&lt;number&gt;2&lt;/number&gt;&lt;keywords&gt;&lt;keyword&gt;3035 Midocean ridge processes&lt;/keyword&gt;&lt;keyword&gt;4267 4267&lt;/keyword&gt;&lt;/keywords&gt;&lt;dates&gt;&lt;year&gt;1996&lt;/year&gt;&lt;/dates&gt;&lt;isbn&gt;1944-9186&lt;/isbn&gt;&lt;urls&gt;&lt;related-urls&gt;&lt;url&gt;http://dx.doi.org/10.1029/95PA03696&lt;/url&gt;&lt;/related-urls&gt;&lt;/urls&gt;&lt;electronic-resource-num&gt;10.1029/95PA03696&lt;/electronic-resource-num&gt;&lt;/record&gt;&lt;/Cite&gt;&lt;/EndNote&gt;</w:instrText>
      </w:r>
      <w:r w:rsidR="00BC2D13">
        <w:fldChar w:fldCharType="separate"/>
      </w:r>
      <w:r w:rsidR="00BC2D13">
        <w:rPr>
          <w:noProof/>
        </w:rPr>
        <w:t>[</w:t>
      </w:r>
      <w:r w:rsidR="00BC2D13" w:rsidRPr="00BC2D13">
        <w:rPr>
          <w:i/>
          <w:noProof/>
        </w:rPr>
        <w:t xml:space="preserve">Wright and Miller, </w:t>
      </w:r>
      <w:r w:rsidR="00BC2D13">
        <w:rPr>
          <w:noProof/>
        </w:rPr>
        <w:t>1996]</w:t>
      </w:r>
      <w:r w:rsidR="00BC2D13">
        <w:fldChar w:fldCharType="end"/>
      </w:r>
      <w:r w:rsidR="00BC2D13">
        <w:t xml:space="preserve"> </w:t>
      </w:r>
      <w:r w:rsidR="00003413">
        <w:t>(</w:t>
      </w:r>
      <w:r w:rsidR="004C0039">
        <w:t xml:space="preserve">i.e., </w:t>
      </w:r>
      <w:r w:rsidR="00003413">
        <w:t xml:space="preserve">from about </w:t>
      </w:r>
      <w:r w:rsidR="0070151D">
        <w:t>2</w:t>
      </w:r>
      <w:r w:rsidR="00003413">
        <w:t xml:space="preserve">0 to over 100 times the </w:t>
      </w:r>
      <w:r w:rsidR="004C0039">
        <w:t xml:space="preserve">half </w:t>
      </w:r>
      <w:r w:rsidR="00003413">
        <w:t xml:space="preserve">spreading rate). </w:t>
      </w:r>
      <w:r w:rsidR="00245BF9">
        <w:t xml:space="preserve">Most geodynamic models currently </w:t>
      </w:r>
      <w:r w:rsidR="00FE4246">
        <w:t xml:space="preserve">predict </w:t>
      </w:r>
      <w:r w:rsidR="00245BF9">
        <w:t xml:space="preserve">radial spreading of the plume </w:t>
      </w:r>
      <w:r w:rsidR="00FE4246">
        <w:fldChar w:fldCharType="begin"/>
      </w:r>
      <w:r w:rsidR="00FE4246">
        <w:instrText xml:space="preserve"> ADDIN EN.CITE &lt;EndNote&gt;&lt;Cite&gt;&lt;Author&gt;Ito&lt;/Author&gt;&lt;Year&gt;2001&lt;/Year&gt;&lt;RecNum&gt;22262&lt;/RecNum&gt;&lt;Prefix&gt;e.g.`, &lt;/Prefix&gt;&lt;DisplayText&gt;[e.g., &lt;style face="italic"&gt;Ito, &lt;/style&gt;2001]&lt;/DisplayText&gt;&lt;record&gt;&lt;rec-number&gt;22262&lt;/rec-number&gt;&lt;foreign-keys&gt;&lt;key app="EN" db-id="a000rdfvz0rwr7etrpqva9wst95x2srfsvtv" timestamp="1488744393"&gt;22262&lt;/key&gt;&lt;/foreign-keys&gt;&lt;ref-type name="Journal Article"&gt;17&lt;/ref-type&gt;&lt;contributors&gt;&lt;authors&gt;&lt;author&gt;Ito, G.&lt;/author&gt;&lt;/authors&gt;&lt;/contributors&gt;&lt;titles&gt;&lt;title&gt;Reykjanes &amp;apos;V&amp;apos;-shaped ridges originating from a pulsing and dehydrating mantle plume&lt;/title&gt;&lt;secondary-title&gt;Nature&lt;/secondary-title&gt;&lt;alt-title&gt;Nature&lt;/alt-title&gt;&lt;/titles&gt;&lt;periodical&gt;&lt;full-title&gt;Nature&lt;/full-title&gt;&lt;/periodical&gt;&lt;alt-periodical&gt;&lt;full-title&gt;Nature&lt;/full-title&gt;&lt;/alt-periodical&gt;&lt;pages&gt;681-684&lt;/pages&gt;&lt;volume&gt;411&lt;/volume&gt;&lt;number&gt;6838&lt;/number&gt;&lt;dates&gt;&lt;year&gt;2001&lt;/year&gt;&lt;pub-dates&gt;&lt;date&gt;Jun&lt;/date&gt;&lt;/pub-dates&gt;&lt;/dates&gt;&lt;accession-num&gt;ISI:000169112500041&lt;/accession-num&gt;&lt;urls&gt;&lt;related-urls&gt;&lt;url&gt;&amp;lt;Go to ISI&amp;gt;://000169112500041&lt;/url&gt;&lt;/related-urls&gt;&lt;/urls&gt;&lt;/record&gt;&lt;/Cite&gt;&lt;/EndNote&gt;</w:instrText>
      </w:r>
      <w:r w:rsidR="00FE4246">
        <w:fldChar w:fldCharType="separate"/>
      </w:r>
      <w:r w:rsidR="00FE4246">
        <w:rPr>
          <w:noProof/>
        </w:rPr>
        <w:t xml:space="preserve">[e.g., </w:t>
      </w:r>
      <w:r w:rsidR="00FE4246" w:rsidRPr="00FE4246">
        <w:rPr>
          <w:i/>
          <w:noProof/>
        </w:rPr>
        <w:t xml:space="preserve">Ito, </w:t>
      </w:r>
      <w:r w:rsidR="00FE4246">
        <w:rPr>
          <w:noProof/>
        </w:rPr>
        <w:t>2001]</w:t>
      </w:r>
      <w:r w:rsidR="00FE4246">
        <w:fldChar w:fldCharType="end"/>
      </w:r>
      <w:r w:rsidR="00FE4246">
        <w:t xml:space="preserve"> </w:t>
      </w:r>
      <w:r w:rsidR="00245BF9">
        <w:t xml:space="preserve">and </w:t>
      </w:r>
      <w:r w:rsidR="00FE4246">
        <w:t>assume a</w:t>
      </w:r>
      <w:r w:rsidR="00245BF9">
        <w:t xml:space="preserve"> narrow (~150 km</w:t>
      </w:r>
      <w:r w:rsidR="00D578F7">
        <w:t xml:space="preserve"> radius</w:t>
      </w:r>
      <w:r w:rsidR="000206C7">
        <w:t xml:space="preserve"> </w:t>
      </w:r>
      <w:r w:rsidR="00D578F7">
        <w:fldChar w:fldCharType="begin"/>
      </w:r>
      <w:r w:rsidR="00D578F7">
        <w:instrText xml:space="preserve"> ADDIN EN.CITE &lt;EndNote&gt;&lt;Cite&gt;&lt;Author&gt;Wolfe&lt;/Author&gt;&lt;Year&gt;1997&lt;/Year&gt;&lt;RecNum&gt;27180&lt;/RecNum&gt;&lt;DisplayText&gt;[&lt;style face="italic"&gt;Wolfe et al., &lt;/style&gt;1997]&lt;/DisplayText&gt;&lt;record&gt;&lt;rec-number&gt;27180&lt;/rec-number&gt;&lt;foreign-keys&gt;&lt;key app="EN" db-id="a000rdfvz0rwr7etrpqva9wst95x2srfsvtv" timestamp="1510598596"&gt;27180&lt;/key&gt;&lt;/foreign-keys&gt;&lt;ref-type name="Journal Article"&gt;17&lt;/ref-type&gt;&lt;contributors&gt;&lt;authors&gt;&lt;author&gt;Wolfe, Cecily J&lt;/author&gt;&lt;author&gt;Bjarnason, Ingi Th&lt;/author&gt;&lt;author&gt;VanDecar, John C&lt;/author&gt;&lt;author&gt;Solomon, Sean C&lt;/author&gt;&lt;/authors&gt;&lt;/contributors&gt;&lt;titles&gt;&lt;title&gt;Seismic structure of the Iceland mantle plume&lt;/title&gt;&lt;secondary-title&gt;Nature&lt;/secondary-title&gt;&lt;/titles&gt;&lt;periodical&gt;&lt;full-title&gt;Nature&lt;/full-title&gt;&lt;/periodical&gt;&lt;pages&gt;245-247&lt;/pages&gt;&lt;volume&gt;385&lt;/volume&gt;&lt;number&gt;6613&lt;/number&gt;&lt;dates&gt;&lt;year&gt;1997&lt;/year&gt;&lt;/dates&gt;&lt;isbn&gt;0028-0836&lt;/isbn&gt;&lt;urls&gt;&lt;/urls&gt;&lt;/record&gt;&lt;/Cite&gt;&lt;/EndNote&gt;</w:instrText>
      </w:r>
      <w:r w:rsidR="00D578F7">
        <w:fldChar w:fldCharType="separate"/>
      </w:r>
      <w:r w:rsidR="00D578F7">
        <w:rPr>
          <w:noProof/>
        </w:rPr>
        <w:t>[</w:t>
      </w:r>
      <w:r w:rsidR="00D578F7" w:rsidRPr="00D578F7">
        <w:rPr>
          <w:i/>
          <w:noProof/>
        </w:rPr>
        <w:t xml:space="preserve">Wolfe et al., </w:t>
      </w:r>
      <w:r w:rsidR="00D578F7">
        <w:rPr>
          <w:noProof/>
        </w:rPr>
        <w:t>1997]</w:t>
      </w:r>
      <w:r w:rsidR="00D578F7">
        <w:fldChar w:fldCharType="end"/>
      </w:r>
      <w:r w:rsidR="00245BF9">
        <w:t xml:space="preserve">) plume stem so that the upwelling rates within the plume </w:t>
      </w:r>
      <w:r w:rsidR="00D363F7">
        <w:t xml:space="preserve">stem </w:t>
      </w:r>
      <w:r w:rsidR="00245BF9">
        <w:t xml:space="preserve">are </w:t>
      </w:r>
      <w:r w:rsidR="00FE4246">
        <w:t xml:space="preserve">predicted to be </w:t>
      </w:r>
      <w:r w:rsidR="00245BF9">
        <w:t xml:space="preserve">even faster </w:t>
      </w:r>
      <w:r w:rsidR="00FE4246">
        <w:t xml:space="preserve">than horizontal </w:t>
      </w:r>
      <w:r w:rsidR="006F1574">
        <w:t xml:space="preserve">flow </w:t>
      </w:r>
      <w:r w:rsidR="00FE4246">
        <w:t xml:space="preserve">rates </w:t>
      </w:r>
      <w:r w:rsidR="00D363F7">
        <w:t xml:space="preserve">in the plume head </w:t>
      </w:r>
      <w:r w:rsidR="00245BF9">
        <w:t xml:space="preserve">due to radial spreading </w:t>
      </w:r>
      <w:r w:rsidR="006954F1">
        <w:t xml:space="preserve">(increasing </w:t>
      </w:r>
      <w:r w:rsidR="00FE4246">
        <w:t xml:space="preserve">toward the plume </w:t>
      </w:r>
      <w:r w:rsidR="00D363F7">
        <w:t xml:space="preserve">stem </w:t>
      </w:r>
      <w:r w:rsidR="006954F1">
        <w:t>as 1/r of the plume stem radius)</w:t>
      </w:r>
      <w:r w:rsidR="001C7285">
        <w:t>. Thus, i</w:t>
      </w:r>
      <w:r w:rsidR="000E3A6E">
        <w:t xml:space="preserve">n pulsing plume models </w:t>
      </w:r>
      <w:r w:rsidR="001C7285">
        <w:t>hot mantle material</w:t>
      </w:r>
      <w:r w:rsidR="000E3A6E">
        <w:t xml:space="preserve"> within the plume stem</w:t>
      </w:r>
      <w:r w:rsidR="001C7285">
        <w:t xml:space="preserve"> is predicted to be upwelling at rates of </w:t>
      </w:r>
      <w:r w:rsidR="00D363F7">
        <w:t xml:space="preserve">several </w:t>
      </w:r>
      <w:r w:rsidR="006D7960">
        <w:t>100</w:t>
      </w:r>
      <w:r w:rsidR="001C7285">
        <w:t xml:space="preserve"> to </w:t>
      </w:r>
      <w:r w:rsidR="006D7960">
        <w:t>several 1,000</w:t>
      </w:r>
      <w:r w:rsidR="001C7285">
        <w:t xml:space="preserve"> mm/</w:t>
      </w:r>
      <w:proofErr w:type="spellStart"/>
      <w:r w:rsidR="001C7285">
        <w:t>yr</w:t>
      </w:r>
      <w:proofErr w:type="spellEnd"/>
      <w:r w:rsidR="001579B1">
        <w:t xml:space="preserve"> as a geometric requirement of their interpretation of the process forming the V-shaped ridges</w:t>
      </w:r>
      <w:r w:rsidR="001C7285">
        <w:t xml:space="preserve">. </w:t>
      </w:r>
      <w:r w:rsidR="001C7285" w:rsidRPr="001C7285">
        <w:rPr>
          <w:i/>
        </w:rPr>
        <w:t>Ito et al.</w:t>
      </w:r>
      <w:r w:rsidR="001C7285">
        <w:t xml:space="preserve"> </w:t>
      </w:r>
      <w:r w:rsidR="001C7285">
        <w:fldChar w:fldCharType="begin"/>
      </w:r>
      <w:r w:rsidR="001C7285">
        <w:instrText xml:space="preserve"> ADDIN EN.CITE &lt;EndNote&gt;&lt;Cite ExcludeAuth="1"&gt;&lt;Author&gt;Ito&lt;/Author&gt;&lt;Year&gt;1999&lt;/Year&gt;&lt;RecNum&gt;25011&lt;/RecNum&gt;&lt;DisplayText&gt;[1999]&lt;/DisplayText&gt;&lt;record&gt;&lt;rec-number&gt;25011&lt;/rec-number&gt;&lt;foreign-keys&gt;&lt;key app="EN" db-id="a000rdfvz0rwr7etrpqva9wst95x2srfsvtv" timestamp="1488744770"&gt;25011&lt;/key&gt;&lt;/foreign-keys&gt;&lt;ref-type name="Journal Article"&gt;17&lt;/ref-type&gt;&lt;contributors&gt;&lt;authors&gt;&lt;author&gt;Ito, Garrett&lt;/author&gt;&lt;author&gt;Shen, Yang&lt;/author&gt;&lt;author&gt;Hirth, Greg&lt;/author&gt;&lt;author&gt;Wolfe, Cecily J.&lt;/author&gt;&lt;/authors&gt;&lt;/contributors&gt;&lt;titles&gt;&lt;title&gt;Mantle flow, melting, and dehydration of the Iceland mantle plume&lt;/title&gt;&lt;secondary-title&gt;Earth and Planetary Science Letters&lt;/secondary-title&gt;&lt;/titles&gt;&lt;periodical&gt;&lt;full-title&gt;Earth and Planetary Science Letters&lt;/full-title&gt;&lt;/periodical&gt;&lt;pages&gt;81-96&lt;/pages&gt;&lt;volume&gt;165&lt;/volume&gt;&lt;number&gt;1&lt;/number&gt;&lt;keywords&gt;&lt;keyword&gt;Iceland&lt;/keyword&gt;&lt;keyword&gt;dehydration&lt;/keyword&gt;&lt;keyword&gt;mantle plumes&lt;/keyword&gt;&lt;keyword&gt;mid-ocean ridges&lt;/keyword&gt;&lt;keyword&gt;melting&lt;/keyword&gt;&lt;keyword&gt;hot spots&lt;/keyword&gt;&lt;/keywords&gt;&lt;dates&gt;&lt;year&gt;1999&lt;/year&gt;&lt;/dates&gt;&lt;urls&gt;&lt;related-urls&gt;&lt;url&gt;http://www.sciencedirect.com/science/article/B6V61-3VGC7YV-8/2/423d5ce72e851d2f97e2038de9664d1d &lt;/url&gt;&lt;/related-urls&gt;&lt;/urls&gt;&lt;/record&gt;&lt;/Cite&gt;&lt;/EndNote&gt;</w:instrText>
      </w:r>
      <w:r w:rsidR="001C7285">
        <w:fldChar w:fldCharType="separate"/>
      </w:r>
      <w:r w:rsidR="001C7285">
        <w:rPr>
          <w:noProof/>
        </w:rPr>
        <w:t>[1999]</w:t>
      </w:r>
      <w:r w:rsidR="001C7285">
        <w:fldChar w:fldCharType="end"/>
      </w:r>
      <w:r w:rsidR="001C7285">
        <w:t xml:space="preserve"> and </w:t>
      </w:r>
      <w:r w:rsidR="001C7285" w:rsidRPr="001C7285">
        <w:rPr>
          <w:i/>
        </w:rPr>
        <w:t>Ito</w:t>
      </w:r>
      <w:r w:rsidR="001C7285">
        <w:t xml:space="preserve"> </w:t>
      </w:r>
      <w:r w:rsidR="001C7285">
        <w:fldChar w:fldCharType="begin"/>
      </w:r>
      <w:r w:rsidR="001C7285">
        <w:instrText xml:space="preserve"> ADDIN EN.CITE &lt;EndNote&gt;&lt;Cite ExcludeAuth="1"&gt;&lt;Author&gt;Ito&lt;/Author&gt;&lt;Year&gt;2001&lt;/Year&gt;&lt;RecNum&gt;22262&lt;/RecNum&gt;&lt;DisplayText&gt;[2001]&lt;/DisplayText&gt;&lt;record&gt;&lt;rec-number&gt;22262&lt;/rec-number&gt;&lt;foreign-keys&gt;&lt;key app="EN" db-id="a000rdfvz0rwr7etrpqva9wst95x2srfsvtv" timestamp="1488744393"&gt;22262&lt;/key&gt;&lt;/foreign-keys&gt;&lt;ref-type name="Journal Article"&gt;17&lt;/ref-type&gt;&lt;contributors&gt;&lt;authors&gt;&lt;author&gt;Ito, G.&lt;/author&gt;&lt;/authors&gt;&lt;/contributors&gt;&lt;titles&gt;&lt;title&gt;Reykjanes &amp;apos;V&amp;apos;-shaped ridges originating from a pulsing and dehydrating mantle plume&lt;/title&gt;&lt;secondary-title&gt;Nature&lt;/secondary-title&gt;&lt;alt-title&gt;Nature&lt;/alt-title&gt;&lt;/titles&gt;&lt;periodical&gt;&lt;full-title&gt;Nature&lt;/full-title&gt;&lt;/periodical&gt;&lt;alt-periodical&gt;&lt;full-title&gt;Nature&lt;/full-title&gt;&lt;/alt-periodical&gt;&lt;pages&gt;681-684&lt;/pages&gt;&lt;volume&gt;411&lt;/volume&gt;&lt;number&gt;6838&lt;/number&gt;&lt;dates&gt;&lt;year&gt;2001&lt;/year&gt;&lt;pub-dates&gt;&lt;date&gt;Jun&lt;/date&gt;&lt;/pub-dates&gt;&lt;/dates&gt;&lt;accession-num&gt;ISI:000169112500041&lt;/accession-num&gt;&lt;urls&gt;&lt;related-urls&gt;&lt;url&gt;&amp;lt;Go to ISI&amp;gt;://000169112500041&lt;/url&gt;&lt;/related-urls&gt;&lt;/urls&gt;&lt;/record&gt;&lt;/Cite&gt;&lt;/EndNote&gt;</w:instrText>
      </w:r>
      <w:r w:rsidR="001C7285">
        <w:fldChar w:fldCharType="separate"/>
      </w:r>
      <w:r w:rsidR="001C7285">
        <w:rPr>
          <w:noProof/>
        </w:rPr>
        <w:t>[2001]</w:t>
      </w:r>
      <w:r w:rsidR="001C7285">
        <w:fldChar w:fldCharType="end"/>
      </w:r>
      <w:r w:rsidR="001C7285">
        <w:t xml:space="preserve"> recognized that such rapid upwelling rates of hot mantle material would generate unreasonably large crustal thickness (hundreds of km) </w:t>
      </w:r>
      <w:r w:rsidR="00587006">
        <w:t xml:space="preserve">by decompression melting </w:t>
      </w:r>
      <w:r w:rsidR="001C7285">
        <w:t>on crossing t</w:t>
      </w:r>
      <w:r w:rsidR="00587006">
        <w:t>he solidus</w:t>
      </w:r>
      <w:r w:rsidR="001C7285">
        <w:t xml:space="preserve">. </w:t>
      </w:r>
      <w:r w:rsidR="00D363F7">
        <w:t xml:space="preserve">Since the plume is assumed to be ridge-centered there is essentially no </w:t>
      </w:r>
      <w:r w:rsidR="00E87218">
        <w:t xml:space="preserve">thermal </w:t>
      </w:r>
      <w:r w:rsidR="00D363F7">
        <w:t xml:space="preserve">lithosphere to prevent the </w:t>
      </w:r>
      <w:r w:rsidR="00BC369C">
        <w:t>rapidly upwelling</w:t>
      </w:r>
      <w:r w:rsidR="00D363F7">
        <w:t xml:space="preserve"> mantle from </w:t>
      </w:r>
      <w:r w:rsidR="00BC369C">
        <w:t xml:space="preserve">crossing the solidus and </w:t>
      </w:r>
      <w:r w:rsidR="00D363F7">
        <w:t xml:space="preserve">melting extensively.  </w:t>
      </w:r>
      <w:r w:rsidR="003E3CB6">
        <w:t xml:space="preserve">Plume melting would occur entirely within the upwelling plume stem and </w:t>
      </w:r>
      <w:r w:rsidR="00D500F8">
        <w:t xml:space="preserve">highly depleted </w:t>
      </w:r>
      <w:r w:rsidR="00762D33">
        <w:t xml:space="preserve">residual </w:t>
      </w:r>
      <w:r w:rsidR="003E3CB6">
        <w:t xml:space="preserve">mantle would flow horizontally and not generate V-shaped ridges </w:t>
      </w:r>
      <w:r w:rsidR="00762D33">
        <w:fldChar w:fldCharType="begin"/>
      </w:r>
      <w:r w:rsidR="00762D33">
        <w:instrText xml:space="preserve"> ADDIN EN.CITE &lt;EndNote&gt;&lt;Cite&gt;&lt;Author&gt;Ito&lt;/Author&gt;&lt;Year&gt;2001&lt;/Year&gt;&lt;RecNum&gt;22262&lt;/RecNum&gt;&lt;DisplayText&gt;[&lt;style face="italic"&gt;Ito, &lt;/style&gt;2001]&lt;/DisplayText&gt;&lt;record&gt;&lt;rec-number&gt;22262&lt;/rec-number&gt;&lt;foreign-keys&gt;&lt;key app="EN" db-id="a000rdfvz0rwr7etrpqva9wst95x2srfsvtv" timestamp="1488744393"&gt;22262&lt;/key&gt;&lt;/foreign-keys&gt;&lt;ref-type name="Journal Article"&gt;17&lt;/ref-type&gt;&lt;contributors&gt;&lt;authors&gt;&lt;author&gt;Ito, G.&lt;/author&gt;&lt;/authors&gt;&lt;/contributors&gt;&lt;titles&gt;&lt;title&gt;Reykjanes &amp;apos;V&amp;apos;-shaped ridges originating from a pulsing and dehydrating mantle plume&lt;/title&gt;&lt;secondary-title&gt;Nature&lt;/secondary-title&gt;&lt;alt-title&gt;Nature&lt;/alt-title&gt;&lt;/titles&gt;&lt;periodical&gt;&lt;full-title&gt;Nature&lt;/full-title&gt;&lt;/periodical&gt;&lt;alt-periodical&gt;&lt;full-title&gt;Nature&lt;/full-title&gt;&lt;/alt-periodical&gt;&lt;pages&gt;681-684&lt;/pages&gt;&lt;volume&gt;411&lt;/volume&gt;&lt;number&gt;6838&lt;/number&gt;&lt;dates&gt;&lt;year&gt;2001&lt;/year&gt;&lt;pub-dates&gt;&lt;date&gt;Jun&lt;/date&gt;&lt;/pub-dates&gt;&lt;/dates&gt;&lt;accession-num&gt;ISI:000169112500041&lt;/accession-num&gt;&lt;urls&gt;&lt;related-urls&gt;&lt;url&gt;&amp;lt;Go to ISI&amp;gt;://000169112500041&lt;/url&gt;&lt;/related-urls&gt;&lt;/urls&gt;&lt;/record&gt;&lt;/Cite&gt;&lt;/EndNote&gt;</w:instrText>
      </w:r>
      <w:r w:rsidR="00762D33">
        <w:fldChar w:fldCharType="separate"/>
      </w:r>
      <w:r w:rsidR="00762D33">
        <w:rPr>
          <w:noProof/>
        </w:rPr>
        <w:t>[</w:t>
      </w:r>
      <w:r w:rsidR="00762D33" w:rsidRPr="00762D33">
        <w:rPr>
          <w:i/>
          <w:noProof/>
        </w:rPr>
        <w:t xml:space="preserve">Ito, </w:t>
      </w:r>
      <w:r w:rsidR="00762D33">
        <w:rPr>
          <w:noProof/>
        </w:rPr>
        <w:t>2001]</w:t>
      </w:r>
      <w:r w:rsidR="00762D33">
        <w:fldChar w:fldCharType="end"/>
      </w:r>
      <w:r w:rsidR="00762D33">
        <w:t xml:space="preserve">. </w:t>
      </w:r>
      <w:r w:rsidR="00E87218">
        <w:t xml:space="preserve">To avoid these </w:t>
      </w:r>
      <w:r w:rsidR="00EC6469">
        <w:t>problems,</w:t>
      </w:r>
      <w:r w:rsidR="00E87218">
        <w:t xml:space="preserve"> </w:t>
      </w:r>
      <w:r w:rsidR="00843CF7">
        <w:t xml:space="preserve">these authors </w:t>
      </w:r>
      <w:r w:rsidR="00843CF7">
        <w:fldChar w:fldCharType="begin">
          <w:fldData xml:space="preserve">PEVuZE5vdGU+PENpdGU+PEF1dGhvcj5JdG88L0F1dGhvcj48WWVhcj4xOTk5PC9ZZWFyPjxSZWNO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jgxLTY4NDwv
cGFnZXM+PHZvbHVtZT40MTE8L3ZvbHVtZT48bnVtYmVyPjY4Mzg8L251bWJlcj48ZGF0ZXM+PHll
YXI+MjAwMTwveWVhcj48cHViLWRhdGVzPjxkYXRlPkp1bjwvZGF0ZT48L3B1Yi1kYXRlcz48L2Rh
dGVzPjxhY2Nlc3Npb24tbnVtPklTSTowMDAxNjkxMTI1MDAwNDE8L2FjY2Vzc2lvbi1udW0+PHVy
bHM+PHJlbGF0ZWQtdXJscz48dXJsPiZsdDtHbyB0byBJU0kmZ3Q7Oi8vMDAwMTY5MTEyNTAwMDQx
PC91cmw+PC9yZWxhdGVkLXVybHM+PC91cmxzPjwvcmVjb3JkPjwvQ2l0ZT48L0VuZE5vdGU+
</w:fldData>
        </w:fldChar>
      </w:r>
      <w:r w:rsidR="00843CF7">
        <w:instrText xml:space="preserve"> ADDIN EN.CITE </w:instrText>
      </w:r>
      <w:r w:rsidR="00843CF7">
        <w:fldChar w:fldCharType="begin">
          <w:fldData xml:space="preserve">PEVuZE5vdGU+PENpdGU+PEF1dGhvcj5JdG88L0F1dGhvcj48WWVhcj4xOTk5PC9ZZWFyPjxSZWNO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jgxLTY4NDwv
cGFnZXM+PHZvbHVtZT40MTE8L3ZvbHVtZT48bnVtYmVyPjY4Mzg8L251bWJlcj48ZGF0ZXM+PHll
YXI+MjAwMTwveWVhcj48cHViLWRhdGVzPjxkYXRlPkp1bjwvZGF0ZT48L3B1Yi1kYXRlcz48L2Rh
dGVzPjxhY2Nlc3Npb24tbnVtPklTSTowMDAxNjkxMTI1MDAwNDE8L2FjY2Vzc2lvbi1udW0+PHVy
bHM+PHJlbGF0ZWQtdXJscz48dXJsPiZsdDtHbyB0byBJU0kmZ3Q7Oi8vMDAwMTY5MTEyNTAwMDQx
PC91cmw+PC9yZWxhdGVkLXVybHM+PC91cmxzPjwvcmVjb3JkPjwvQ2l0ZT48L0VuZE5vdGU+
</w:fldData>
        </w:fldChar>
      </w:r>
      <w:r w:rsidR="00843CF7">
        <w:instrText xml:space="preserve"> ADDIN EN.CITE.DATA </w:instrText>
      </w:r>
      <w:r w:rsidR="00843CF7">
        <w:fldChar w:fldCharType="end"/>
      </w:r>
      <w:r w:rsidR="00843CF7">
        <w:fldChar w:fldCharType="separate"/>
      </w:r>
      <w:r w:rsidR="00843CF7">
        <w:rPr>
          <w:noProof/>
        </w:rPr>
        <w:t>[</w:t>
      </w:r>
      <w:r w:rsidR="00843CF7" w:rsidRPr="00F05210">
        <w:rPr>
          <w:i/>
          <w:noProof/>
        </w:rPr>
        <w:t xml:space="preserve">Ito, </w:t>
      </w:r>
      <w:r w:rsidR="00843CF7">
        <w:rPr>
          <w:noProof/>
        </w:rPr>
        <w:t xml:space="preserve">2001; </w:t>
      </w:r>
      <w:r w:rsidR="00843CF7" w:rsidRPr="00F05210">
        <w:rPr>
          <w:i/>
          <w:noProof/>
        </w:rPr>
        <w:t xml:space="preserve">Ito et al., </w:t>
      </w:r>
      <w:r w:rsidR="00843CF7">
        <w:rPr>
          <w:noProof/>
        </w:rPr>
        <w:t>1999]</w:t>
      </w:r>
      <w:r w:rsidR="00843CF7">
        <w:fldChar w:fldCharType="end"/>
      </w:r>
      <w:r w:rsidR="00E87218">
        <w:t xml:space="preserve"> proposed that mantle material above the solidus becomes dehydrated by melt extraction and increases in viscosity by several orders of magnitude such as to deflect the plume laterally below the solidus.  I</w:t>
      </w:r>
      <w:r w:rsidR="004B55D5">
        <w:t>n this</w:t>
      </w:r>
      <w:r w:rsidR="00E87218">
        <w:t xml:space="preserve"> </w:t>
      </w:r>
      <w:r w:rsidR="004B55D5">
        <w:t>model</w:t>
      </w:r>
      <w:r w:rsidR="00CA5741">
        <w:t>,</w:t>
      </w:r>
      <w:r w:rsidR="00E87218">
        <w:t xml:space="preserve"> it is only plate-driven spreading that allows a small fraction of mantle plume material to flow above the solidus and melt i</w:t>
      </w:r>
      <w:r w:rsidR="00EC6469">
        <w:t>n a passively-</w:t>
      </w:r>
      <w:r w:rsidR="00E87218">
        <w:t xml:space="preserve">driven </w:t>
      </w:r>
      <w:r w:rsidR="00EC6469">
        <w:t xml:space="preserve">ridge </w:t>
      </w:r>
      <w:r w:rsidR="00E87218">
        <w:t xml:space="preserve">melting regime. An unstated corollary of this model is that if spreading were to cease, all plume melting would also cease as plume material </w:t>
      </w:r>
      <w:r w:rsidR="00E87218">
        <w:lastRenderedPageBreak/>
        <w:t xml:space="preserve">would be </w:t>
      </w:r>
      <w:r w:rsidR="00F05210">
        <w:t xml:space="preserve">entirely </w:t>
      </w:r>
      <w:r w:rsidR="00E87218">
        <w:t xml:space="preserve">deflected horizontally below </w:t>
      </w:r>
      <w:r w:rsidR="00597A76">
        <w:t>its</w:t>
      </w:r>
      <w:r w:rsidR="00E87218">
        <w:t xml:space="preserve"> solidus by the </w:t>
      </w:r>
      <w:r w:rsidR="00F05210">
        <w:t xml:space="preserve">high-viscosity </w:t>
      </w:r>
      <w:r w:rsidR="00E87218">
        <w:t>dehydration layer. The model makes no allowance for low</w:t>
      </w:r>
      <w:r w:rsidR="0009005F">
        <w:t>-</w:t>
      </w:r>
      <w:r w:rsidR="00E87218">
        <w:t xml:space="preserve">degree melting in a </w:t>
      </w:r>
      <w:r w:rsidR="00597A76">
        <w:t xml:space="preserve">deep </w:t>
      </w:r>
      <w:r w:rsidR="00E87218">
        <w:t>“wet” melting regime or other m</w:t>
      </w:r>
      <w:r w:rsidR="0009005F">
        <w:t>echanism of mantle plume melting</w:t>
      </w:r>
      <w:r w:rsidR="00F05210">
        <w:t xml:space="preserve">, instead emphasizing the importance of the </w:t>
      </w:r>
      <w:r w:rsidR="00597A76">
        <w:t xml:space="preserve">high-viscosity </w:t>
      </w:r>
      <w:r w:rsidR="00F05210">
        <w:t xml:space="preserve">dehydration layer </w:t>
      </w:r>
      <w:r w:rsidR="00597A76">
        <w:t xml:space="preserve">and passive plate-driven advection above the solidus </w:t>
      </w:r>
      <w:r w:rsidR="00F05210">
        <w:t>for the formation of V-shaped ridges</w:t>
      </w:r>
      <w:r w:rsidR="00E87218">
        <w:t xml:space="preserve"> </w:t>
      </w:r>
      <w:r w:rsidR="00F05210">
        <w:fldChar w:fldCharType="begin">
          <w:fldData xml:space="preserve">PEVuZE5vdGU+PENpdGU+PEF1dGhvcj5JdG88L0F1dGhvcj48WWVhcj4xOTk5PC9ZZWFyPjxSZWNO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jgxLTY4NDwv
cGFnZXM+PHZvbHVtZT40MTE8L3ZvbHVtZT48bnVtYmVyPjY4Mzg8L251bWJlcj48ZGF0ZXM+PHll
YXI+MjAwMTwveWVhcj48cHViLWRhdGVzPjxkYXRlPkp1bjwvZGF0ZT48L3B1Yi1kYXRlcz48L2Rh
dGVzPjxhY2Nlc3Npb24tbnVtPklTSTowMDAxNjkxMTI1MDAwNDE8L2FjY2Vzc2lvbi1udW0+PHVy
bHM+PHJlbGF0ZWQtdXJscz48dXJsPiZsdDtHbyB0byBJU0kmZ3Q7Oi8vMDAwMTY5MTEyNTAwMDQx
PC91cmw+PC9yZWxhdGVkLXVybHM+PC91cmxzPjwvcmVjb3JkPjwvQ2l0ZT48L0VuZE5vdGU+
</w:fldData>
        </w:fldChar>
      </w:r>
      <w:r w:rsidR="00F05210">
        <w:instrText xml:space="preserve"> ADDIN EN.CITE </w:instrText>
      </w:r>
      <w:r w:rsidR="00F05210">
        <w:fldChar w:fldCharType="begin">
          <w:fldData xml:space="preserve">PEVuZE5vdGU+PENpdGU+PEF1dGhvcj5JdG88L0F1dGhvcj48WWVhcj4xOTk5PC9ZZWFyPjxSZWNO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jgxLTY4NDwv
cGFnZXM+PHZvbHVtZT40MTE8L3ZvbHVtZT48bnVtYmVyPjY4Mzg8L251bWJlcj48ZGF0ZXM+PHll
YXI+MjAwMTwveWVhcj48cHViLWRhdGVzPjxkYXRlPkp1bjwvZGF0ZT48L3B1Yi1kYXRlcz48L2Rh
dGVzPjxhY2Nlc3Npb24tbnVtPklTSTowMDAxNjkxMTI1MDAwNDE8L2FjY2Vzc2lvbi1udW0+PHVy
bHM+PHJlbGF0ZWQtdXJscz48dXJsPiZsdDtHbyB0byBJU0kmZ3Q7Oi8vMDAwMTY5MTEyNTAwMDQx
PC91cmw+PC9yZWxhdGVkLXVybHM+PC91cmxzPjwvcmVjb3JkPjwvQ2l0ZT48L0VuZE5vdGU+
</w:fldData>
        </w:fldChar>
      </w:r>
      <w:r w:rsidR="00F05210">
        <w:instrText xml:space="preserve"> ADDIN EN.CITE.DATA </w:instrText>
      </w:r>
      <w:r w:rsidR="00F05210">
        <w:fldChar w:fldCharType="end"/>
      </w:r>
      <w:r w:rsidR="00F05210">
        <w:fldChar w:fldCharType="separate"/>
      </w:r>
      <w:r w:rsidR="00F05210">
        <w:rPr>
          <w:noProof/>
        </w:rPr>
        <w:t>[</w:t>
      </w:r>
      <w:r w:rsidR="00F05210" w:rsidRPr="00F05210">
        <w:rPr>
          <w:i/>
          <w:noProof/>
        </w:rPr>
        <w:t xml:space="preserve">Ito, </w:t>
      </w:r>
      <w:r w:rsidR="00F05210">
        <w:rPr>
          <w:noProof/>
        </w:rPr>
        <w:t xml:space="preserve">2001; </w:t>
      </w:r>
      <w:r w:rsidR="00F05210" w:rsidRPr="00F05210">
        <w:rPr>
          <w:i/>
          <w:noProof/>
        </w:rPr>
        <w:t xml:space="preserve">Ito et al., </w:t>
      </w:r>
      <w:r w:rsidR="00F05210">
        <w:rPr>
          <w:noProof/>
        </w:rPr>
        <w:t>1999]</w:t>
      </w:r>
      <w:r w:rsidR="00F05210">
        <w:fldChar w:fldCharType="end"/>
      </w:r>
      <w:r w:rsidR="00F05210">
        <w:t xml:space="preserve">. </w:t>
      </w:r>
      <w:r w:rsidR="00016562">
        <w:t xml:space="preserve">A further unstated corollary of this model is that it should also preclude plume melting at intraplate settings such as Hawaii, where </w:t>
      </w:r>
      <w:r w:rsidR="008D0F07">
        <w:t>a</w:t>
      </w:r>
      <w:r w:rsidR="00016562">
        <w:t xml:space="preserve"> dehydration layer </w:t>
      </w:r>
      <w:r w:rsidR="008D0F07">
        <w:t>should</w:t>
      </w:r>
      <w:r w:rsidR="00016562">
        <w:t xml:space="preserve"> </w:t>
      </w:r>
      <w:r w:rsidR="008D0F07">
        <w:t>also exist</w:t>
      </w:r>
      <w:r w:rsidR="008E1CD0">
        <w:t xml:space="preserve"> and </w:t>
      </w:r>
      <w:r w:rsidR="00BB2FF7">
        <w:t>additionally</w:t>
      </w:r>
      <w:r w:rsidR="008E1CD0">
        <w:t xml:space="preserve"> be embedded within a 90 Ma thermal lithosphere, producing an even greater rheological barrier to </w:t>
      </w:r>
      <w:r w:rsidR="00016562">
        <w:t>deflect the plume</w:t>
      </w:r>
      <w:r w:rsidR="008D0F07">
        <w:t>,</w:t>
      </w:r>
      <w:r w:rsidR="00016562">
        <w:t xml:space="preserve"> </w:t>
      </w:r>
      <w:r w:rsidR="008E1CD0">
        <w:t>with</w:t>
      </w:r>
      <w:r w:rsidR="008D0F07">
        <w:t xml:space="preserve"> no plate spreading to </w:t>
      </w:r>
      <w:proofErr w:type="spellStart"/>
      <w:r w:rsidR="008D0F07">
        <w:t>advect</w:t>
      </w:r>
      <w:proofErr w:type="spellEnd"/>
      <w:r w:rsidR="008D0F07">
        <w:t xml:space="preserve"> any part of it above the solidus.</w:t>
      </w:r>
      <w:r w:rsidR="00752B6A">
        <w:t xml:space="preserve">  </w:t>
      </w:r>
    </w:p>
    <w:p w14:paraId="62369660" w14:textId="14A67D91" w:rsidR="00752B6A" w:rsidRDefault="00752B6A" w:rsidP="00D46794">
      <w:r>
        <w:t xml:space="preserve">Thus, </w:t>
      </w:r>
      <w:r w:rsidR="00BF248B">
        <w:t xml:space="preserve">ridge-centered </w:t>
      </w:r>
      <w:r>
        <w:t xml:space="preserve">pulsing plume models present a dilemma for plume models in general. </w:t>
      </w:r>
      <w:r w:rsidR="00BF248B">
        <w:t xml:space="preserve">They require a rheological boundary to deflect the rapidly upwelling hot plume material in the stem and prevent unreasonably large crustal thickness being produced by decompression melting, yet the rheological boundary would preclude melting at any plume not centered on a ridge as mantle dehydration should be a general </w:t>
      </w:r>
      <w:r w:rsidR="005D5F5D">
        <w:t>property</w:t>
      </w:r>
      <w:r w:rsidR="00BF248B">
        <w:t xml:space="preserve"> of all oceanic lithosphere that has had a crustal layer </w:t>
      </w:r>
      <w:r w:rsidR="005D5F5D">
        <w:t>produced</w:t>
      </w:r>
      <w:r w:rsidR="00BF248B">
        <w:t xml:space="preserve"> by </w:t>
      </w:r>
      <w:r w:rsidR="005D5F5D">
        <w:t xml:space="preserve">mantle </w:t>
      </w:r>
      <w:r w:rsidR="00BF248B">
        <w:t>melting</w:t>
      </w:r>
      <w:r w:rsidR="009E5F55">
        <w:t xml:space="preserve"> </w:t>
      </w:r>
      <w:r w:rsidR="00D72C5D">
        <w:fldChar w:fldCharType="begin"/>
      </w:r>
      <w:r w:rsidR="005D5F5D">
        <w:instrText xml:space="preserve"> ADDIN EN.CITE &lt;EndNote&gt;&lt;Cite&gt;&lt;Author&gt;Hirth&lt;/Author&gt;&lt;Year&gt;1996&lt;/Year&gt;&lt;RecNum&gt;21593&lt;/RecNum&gt;&lt;DisplayText&gt;[&lt;style face="italic"&gt;Hirth and Kohlstedt, &lt;/style&gt;1996; &lt;style face="italic"&gt;Phipps Morgan, &lt;/style&gt;1997]&lt;/DisplayText&gt;&lt;record&gt;&lt;rec-number&gt;21593&lt;/rec-number&gt;&lt;foreign-keys&gt;&lt;key app="EN" db-id="a000rdfvz0rwr7etrpqva9wst95x2srfsvtv" timestamp="1488744247"&gt;21593&lt;/key&gt;&lt;/foreign-keys&gt;&lt;ref-type name="Journal Article"&gt;17&lt;/ref-type&gt;&lt;contributors&gt;&lt;authors&gt;&lt;author&gt;Greg Hirth&lt;/author&gt;&lt;author&gt;David L. Kohlstedt&lt;/author&gt;&lt;/authors&gt;&lt;/contributors&gt;&lt;titles&gt;&lt;title&gt;Water in the oceanic upper mantle: implications for rheology, melt extraction and the evolution of the lithosphere&lt;/title&gt;&lt;secondary-title&gt;Earth and Planetary Science Letters&lt;/secondary-title&gt;&lt;/titles&gt;&lt;periodical&gt;&lt;full-title&gt;Earth and Planetary Science Letters&lt;/full-title&gt;&lt;/periodical&gt;&lt;pages&gt;93-108&lt;/pages&gt;&lt;volume&gt;144&lt;/volume&gt;&lt;dates&gt;&lt;year&gt;1996&lt;/year&gt;&lt;/dates&gt;&lt;urls&gt;&lt;/urls&gt;&lt;/record&gt;&lt;/Cite&gt;&lt;Cite&gt;&lt;Author&gt;Phipps Morgan&lt;/Author&gt;&lt;Year&gt;1997&lt;/Year&gt;&lt;RecNum&gt;20542&lt;/RecNum&gt;&lt;record&gt;&lt;rec-number&gt;20542&lt;/rec-number&gt;&lt;foreign-keys&gt;&lt;key app="EN" db-id="a000rdfvz0rwr7etrpqva9wst95x2srfsvtv" timestamp="1488744063"&gt;20542&lt;/key&gt;&lt;/foreign-keys&gt;&lt;ref-type name="Journal Article"&gt;17&lt;/ref-type&gt;&lt;contributors&gt;&lt;authors&gt;&lt;author&gt;Phipps Morgan, Jason&lt;/author&gt;&lt;/authors&gt;&lt;/contributors&gt;&lt;titles&gt;&lt;title&gt;The generation of a compositional lithosphere by mid-ocean ridge melting and its effect on subsequent off-axis hotspot upwelling and melting&lt;/title&gt;&lt;secondary-title&gt;Earth and Planetary Science Letters&lt;/secondary-title&gt;&lt;/titles&gt;&lt;periodical&gt;&lt;full-title&gt;Earth and Planetary Science Letters&lt;/full-title&gt;&lt;/periodical&gt;&lt;pages&gt;213-232&lt;/pages&gt;&lt;volume&gt;146&lt;/volume&gt;&lt;dates&gt;&lt;year&gt;1997&lt;/year&gt;&lt;/dates&gt;&lt;urls&gt;&lt;/urls&gt;&lt;/record&gt;&lt;/Cite&gt;&lt;/EndNote&gt;</w:instrText>
      </w:r>
      <w:r w:rsidR="00D72C5D">
        <w:fldChar w:fldCharType="separate"/>
      </w:r>
      <w:r w:rsidR="005D5F5D">
        <w:rPr>
          <w:noProof/>
        </w:rPr>
        <w:t>[</w:t>
      </w:r>
      <w:r w:rsidR="005D5F5D" w:rsidRPr="005D5F5D">
        <w:rPr>
          <w:i/>
          <w:noProof/>
        </w:rPr>
        <w:t xml:space="preserve">Hirth and Kohlstedt, </w:t>
      </w:r>
      <w:r w:rsidR="005D5F5D">
        <w:rPr>
          <w:noProof/>
        </w:rPr>
        <w:t xml:space="preserve">1996; </w:t>
      </w:r>
      <w:r w:rsidR="005D5F5D" w:rsidRPr="005D5F5D">
        <w:rPr>
          <w:i/>
          <w:noProof/>
        </w:rPr>
        <w:t xml:space="preserve">Phipps Morgan, </w:t>
      </w:r>
      <w:r w:rsidR="005D5F5D">
        <w:rPr>
          <w:noProof/>
        </w:rPr>
        <w:t>1997]</w:t>
      </w:r>
      <w:r w:rsidR="00D72C5D">
        <w:fldChar w:fldCharType="end"/>
      </w:r>
      <w:r w:rsidR="00BF248B">
        <w:t xml:space="preserve">. </w:t>
      </w:r>
    </w:p>
    <w:p w14:paraId="68F953D9" w14:textId="5167BF97" w:rsidR="00A051B3" w:rsidRPr="00A051B3" w:rsidRDefault="00A051B3" w:rsidP="00D46794">
      <w:pPr>
        <w:rPr>
          <w:b/>
        </w:rPr>
      </w:pPr>
      <w:r w:rsidRPr="00A051B3">
        <w:rPr>
          <w:b/>
        </w:rPr>
        <w:t>Changes in segmentation</w:t>
      </w:r>
      <w:r>
        <w:rPr>
          <w:b/>
        </w:rPr>
        <w:t xml:space="preserve"> and crustal thickness on the Reykjanes Ridge</w:t>
      </w:r>
    </w:p>
    <w:p w14:paraId="1690C342" w14:textId="77777777" w:rsidR="007C25DF" w:rsidRDefault="008D0F07" w:rsidP="00D46794">
      <w:r>
        <w:t>The pulsing plume model has become central to several other models related to Iceland, the Reykjanes Ridge</w:t>
      </w:r>
      <w:r w:rsidR="00DC7450">
        <w:t>,</w:t>
      </w:r>
      <w:r>
        <w:t xml:space="preserve"> its flanks</w:t>
      </w:r>
      <w:r w:rsidR="00DC7450">
        <w:t>, and the evolution of North Atlantic basin in general</w:t>
      </w:r>
      <w:r>
        <w:t xml:space="preserve">.  </w:t>
      </w:r>
      <w:r w:rsidR="005E28C5">
        <w:t>Beyond the V-shaped ridges themselves, large-scale tectonic reconfigurations of the North Atlantic basin have been interpreted to be controlled by regional mantle plume flow and temperature variations. It is argued by several workers that the formation and later elimination of transform faults and segmentation on the Reykjanes Ridge is a consequence of mantle plume temperature</w:t>
      </w:r>
      <w:r w:rsidR="00DC086F">
        <w:t xml:space="preserve"> </w:t>
      </w:r>
      <w:r w:rsidR="00554817">
        <w:fldChar w:fldCharType="begin">
          <w:fldData xml:space="preserve">PEVuZE5vdGU+PENpdGU+PEF1dGhvcj5Kb25lczwvQXV0aG9yPjxZZWFyPjIwMDM8L1llYXI+PFJl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==
</w:fldData>
        </w:fldChar>
      </w:r>
      <w:r w:rsidR="00EB65FE">
        <w:instrText xml:space="preserve"> ADDIN EN.CITE </w:instrText>
      </w:r>
      <w:r w:rsidR="00EB65FE">
        <w:fldChar w:fldCharType="begin">
          <w:fldData xml:space="preserve">PEVuZE5vdGU+PENpdGU+PEF1dGhvcj5Kb25lczwvQXV0aG9yPjxZZWFyPjIwMDM8L1llYXI+PFJl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==
</w:fldData>
        </w:fldChar>
      </w:r>
      <w:r w:rsidR="00EB65FE">
        <w:instrText xml:space="preserve"> ADDIN EN.CITE.DATA </w:instrText>
      </w:r>
      <w:r w:rsidR="00EB65FE">
        <w:fldChar w:fldCharType="end"/>
      </w:r>
      <w:r w:rsidR="00554817">
        <w:fldChar w:fldCharType="separate"/>
      </w:r>
      <w:r w:rsidR="00EB65FE">
        <w:rPr>
          <w:noProof/>
        </w:rPr>
        <w:t>[</w:t>
      </w:r>
      <w:r w:rsidR="00EB65FE" w:rsidRPr="00EB65FE">
        <w:rPr>
          <w:i/>
          <w:noProof/>
        </w:rPr>
        <w:t xml:space="preserve">Abelson and Agnon, </w:t>
      </w:r>
      <w:r w:rsidR="00EB65FE">
        <w:rPr>
          <w:noProof/>
        </w:rPr>
        <w:t xml:space="preserve">2001; </w:t>
      </w:r>
      <w:r w:rsidR="00EB65FE" w:rsidRPr="00EB65FE">
        <w:rPr>
          <w:i/>
          <w:noProof/>
        </w:rPr>
        <w:t xml:space="preserve">Abelson et al., </w:t>
      </w:r>
      <w:r w:rsidR="00EB65FE">
        <w:rPr>
          <w:noProof/>
        </w:rPr>
        <w:t xml:space="preserve">2008; </w:t>
      </w:r>
      <w:r w:rsidR="00EB65FE" w:rsidRPr="00EB65FE">
        <w:rPr>
          <w:i/>
          <w:noProof/>
        </w:rPr>
        <w:t xml:space="preserve">Jones, </w:t>
      </w:r>
      <w:r w:rsidR="00EB65FE">
        <w:rPr>
          <w:noProof/>
        </w:rPr>
        <w:t xml:space="preserve">2003; </w:t>
      </w:r>
      <w:r w:rsidR="00EB65FE" w:rsidRPr="00EB65FE">
        <w:rPr>
          <w:i/>
          <w:noProof/>
        </w:rPr>
        <w:t xml:space="preserve">Merkur’ev et al., </w:t>
      </w:r>
      <w:r w:rsidR="00EB65FE">
        <w:rPr>
          <w:noProof/>
        </w:rPr>
        <w:t xml:space="preserve">2009; </w:t>
      </w:r>
      <w:r w:rsidR="00EB65FE" w:rsidRPr="00EB65FE">
        <w:rPr>
          <w:i/>
          <w:noProof/>
        </w:rPr>
        <w:t xml:space="preserve">White, </w:t>
      </w:r>
      <w:r w:rsidR="00EB65FE">
        <w:rPr>
          <w:noProof/>
        </w:rPr>
        <w:t>1997]</w:t>
      </w:r>
      <w:r w:rsidR="00554817">
        <w:fldChar w:fldCharType="end"/>
      </w:r>
      <w:r w:rsidR="005E28C5">
        <w:t xml:space="preserve">. </w:t>
      </w:r>
      <w:r w:rsidR="00EB65FE">
        <w:t xml:space="preserve">These models assume that transform faults cannot form during periods of hot mantle plume flow beneath the basin because </w:t>
      </w:r>
      <w:r w:rsidR="007C25DF">
        <w:t>it induces</w:t>
      </w:r>
      <w:r w:rsidR="00EB65FE">
        <w:t xml:space="preserve"> a transition to ductile behavior</w:t>
      </w:r>
      <w:r w:rsidR="007C25DF">
        <w:t xml:space="preserve"> in the lithosphere</w:t>
      </w:r>
      <w:r w:rsidR="00EB65FE">
        <w:t>. As supporting evidence</w:t>
      </w:r>
      <w:r w:rsidR="007C25DF">
        <w:t>,</w:t>
      </w:r>
      <w:r w:rsidR="00EB65FE">
        <w:t xml:space="preserve"> some models cite reduced crustal thicknesses during the segmented stages of spreading as indicators of lower mantle temperatures and therefore depressed melting relative to the unsegmented stages of spreading. </w:t>
      </w:r>
      <w:r w:rsidR="00807B75">
        <w:t xml:space="preserve"> </w:t>
      </w:r>
    </w:p>
    <w:p w14:paraId="1A12EAE0" w14:textId="7D724991" w:rsidR="00FD1A30" w:rsidRDefault="00807B75" w:rsidP="00D46794">
      <w:r>
        <w:t xml:space="preserve">Yet in other oceanic basins the formation of transform faults has been shown to be a purely </w:t>
      </w:r>
      <w:r w:rsidR="007C25DF">
        <w:t>mechanical</w:t>
      </w:r>
      <w:r>
        <w:t xml:space="preserve"> effect of an abrupt change in plate opening direction. Probably the best-studied example occurs in the </w:t>
      </w:r>
      <w:proofErr w:type="spellStart"/>
      <w:r>
        <w:t>Parece</w:t>
      </w:r>
      <w:proofErr w:type="spellEnd"/>
      <w:r>
        <w:t xml:space="preserve"> Vela basin of the Philippine Sea Plate where an abrupt change in opening direction led to the synchronous formation of</w:t>
      </w:r>
      <w:r w:rsidR="00850DA3">
        <w:t xml:space="preserve"> a set of closely-</w:t>
      </w:r>
      <w:r>
        <w:t>spaced transform faults from a previous spreading system without transform faults</w:t>
      </w:r>
      <w:r w:rsidR="00850DA3">
        <w:t xml:space="preserve"> along more than 1000 km of divergent plate boundary</w:t>
      </w:r>
      <w:r>
        <w:t xml:space="preserve"> </w:t>
      </w:r>
      <w:r>
        <w:fldChar w:fldCharType="begin"/>
      </w:r>
      <w:r>
        <w:instrText xml:space="preserve"> ADDIN EN.CITE &lt;EndNote&gt;&lt;Cite&gt;&lt;Author&gt;Okino&lt;/Author&gt;&lt;Year&gt;1998&lt;/Year&gt;&lt;RecNum&gt;21283&lt;/RecNum&gt;&lt;DisplayText&gt;[&lt;style face="italic"&gt;Okino et al., &lt;/style&gt;1998]&lt;/DisplayText&gt;&lt;record&gt;&lt;rec-number&gt;21283&lt;/rec-number&gt;&lt;foreign-keys&gt;&lt;key app="EN" db-id="a000rdfvz0rwr7etrpqva9wst95x2srfsvtv" timestamp="1488744182"&gt;21283&lt;/key&gt;&lt;/foreign-keys&gt;&lt;ref-type name="Journal Article"&gt;17&lt;/ref-type&gt;&lt;contributors&gt;&lt;authors&gt;&lt;author&gt;K. Okino&lt;/author&gt;&lt;author&gt;S. Kasuga&lt;/author&gt;&lt;author&gt;Y. Ohara&lt;/author&gt;&lt;/authors&gt;&lt;/contributors&gt;&lt;titles&gt;&lt;title&gt;A new scenario of the Parece Vela Basin genesis&lt;/title&gt;&lt;secondary-title&gt;Marine Geophysical Researches&lt;/secondary-title&gt;&lt;/titles&gt;&lt;periodical&gt;&lt;full-title&gt;Marine Geophysical Researches&lt;/full-title&gt;&lt;/periodical&gt;&lt;pages&gt;21-40&lt;/pages&gt;&lt;volume&gt;20&lt;/volume&gt;&lt;keywords&gt;&lt;keyword&gt;backarc basin&lt;/keyword&gt;&lt;keyword&gt;Sea Beam&lt;/keyword&gt;&lt;keyword&gt;magnetic inversion&lt;/keyword&gt;&lt;keyword&gt;gravity&lt;/keyword&gt;&lt;/keywords&gt;&lt;dates&gt;&lt;year&gt;1998&lt;/year&gt;&lt;/dates&gt;&lt;urls&gt;&lt;/urls&gt;&lt;/record&gt;&lt;/Cite&gt;&lt;/EndNote&gt;</w:instrText>
      </w:r>
      <w:r>
        <w:fldChar w:fldCharType="separate"/>
      </w:r>
      <w:r>
        <w:rPr>
          <w:noProof/>
        </w:rPr>
        <w:t>[</w:t>
      </w:r>
      <w:r w:rsidRPr="00807B75">
        <w:rPr>
          <w:i/>
          <w:noProof/>
        </w:rPr>
        <w:t xml:space="preserve">Okino et al., </w:t>
      </w:r>
      <w:r>
        <w:rPr>
          <w:noProof/>
        </w:rPr>
        <w:t>1998]</w:t>
      </w:r>
      <w:r>
        <w:fldChar w:fldCharType="end"/>
      </w:r>
      <w:r>
        <w:t xml:space="preserve">. Other </w:t>
      </w:r>
      <w:r w:rsidR="00CD2B99">
        <w:t xml:space="preserve">well-documented </w:t>
      </w:r>
      <w:r>
        <w:t xml:space="preserve">examples of changes in ridge segmentation following abrupt changes in opening direction occur in the Northeast Pacific </w:t>
      </w:r>
      <w:r w:rsidR="00CD2B99">
        <w:fldChar w:fldCharType="begin"/>
      </w:r>
      <w:r w:rsidR="00CD2B99">
        <w:instrText xml:space="preserve"> ADDIN EN.CITE &lt;EndNote&gt;&lt;Cite&gt;&lt;Author&gt;Caress&lt;/Author&gt;&lt;Year&gt;1988&lt;/Year&gt;&lt;RecNum&gt;19155&lt;/RecNum&gt;&lt;DisplayText&gt;[&lt;style face="italic"&gt;Caress et al., &lt;/style&gt;1988; &lt;style face="italic"&gt;Hey et al., &lt;/style&gt;1988]&lt;/DisplayText&gt;&lt;record&gt;&lt;rec-number&gt;19155&lt;/rec-number&gt;&lt;foreign-keys&gt;&lt;key app="EN" db-id="a000rdfvz0rwr7etrpqva9wst95x2srfsvtv" timestamp="1488743770"&gt;19155&lt;/key&gt;&lt;/foreign-keys&gt;&lt;ref-type name="Journal Article"&gt;17&lt;/ref-type&gt;&lt;contributors&gt;&lt;authors&gt;&lt;author&gt;D. W. Caress&lt;/author&gt;&lt;author&gt;H. W. Menard&lt;/author&gt;&lt;author&gt;R. N. Hey&lt;/author&gt;&lt;/authors&gt;&lt;/contributors&gt;&lt;titles&gt;&lt;title&gt;Eocene reorganization of the Pacific-Farallon spreading center north of the Mendocino fracture zone&lt;/title&gt;&lt;secondary-title&gt;Journal of Geophysical Research: Solid Earth&lt;/secondary-title&gt;&lt;alt-title&gt;J. Geophys. Res.&lt;/alt-title&gt;&lt;/titles&gt;&lt;periodical&gt;&lt;full-title&gt;Journal of Geophysical Research: Solid Earth&lt;/full-title&gt;&lt;/periodical&gt;&lt;pages&gt;2813–2838&lt;/pages&gt;&lt;volume&gt;93&lt;/volume&gt;&lt;number&gt;B4&lt;/number&gt;&lt;dates&gt;&lt;year&gt;1988&lt;/year&gt;&lt;/dates&gt;&lt;urls&gt;&lt;/urls&gt;&lt;/record&gt;&lt;/Cite&gt;&lt;Cite&gt;&lt;Author&gt;Hey&lt;/Author&gt;&lt;Year&gt;1988&lt;/Year&gt;&lt;RecNum&gt;19426&lt;/RecNum&gt;&lt;record&gt;&lt;rec-number&gt;19426&lt;/rec-number&gt;&lt;foreign-keys&gt;&lt;key app="EN" db-id="a000rdfvz0rwr7etrpqva9wst95x2srfsvtv" timestamp="1488743829"&gt;19426&lt;/key&gt;&lt;/foreign-keys&gt;&lt;ref-type name="Journal Article"&gt;17&lt;/ref-type&gt;&lt;contributors&gt;&lt;authors&gt;&lt;author&gt;R. N. Hey&lt;/author&gt;&lt;author&gt;H. W. Menard&lt;/author&gt;&lt;author&gt;T. M. Atwater&lt;/author&gt;&lt;author&gt;D. W. Caress&lt;/author&gt;&lt;/authors&gt;&lt;/contributors&gt;&lt;titles&gt;&lt;title&gt;Changes in direction of seafloor spreading revisited&lt;/title&gt;&lt;secondary-title&gt;Journal of Geophysical Research: Solid Earth&lt;/secondary-title&gt;&lt;alt-title&gt;J. Geophys. Res.&lt;/alt-title&gt;&lt;/titles&gt;&lt;periodical&gt;&lt;full-title&gt;Journal of Geophysical Research: Solid Earth&lt;/full-title&gt;&lt;/periodical&gt;&lt;pages&gt;2803-2811&lt;/pages&gt;&lt;volume&gt;93&lt;/volume&gt;&lt;number&gt;B4&lt;/number&gt;&lt;dates&gt;&lt;year&gt;1988&lt;/year&gt;&lt;/dates&gt;&lt;urls&gt;&lt;/urls&gt;&lt;/record&gt;&lt;/Cite&gt;&lt;/EndNote&gt;</w:instrText>
      </w:r>
      <w:r w:rsidR="00CD2B99">
        <w:fldChar w:fldCharType="separate"/>
      </w:r>
      <w:r w:rsidR="00CD2B99">
        <w:rPr>
          <w:noProof/>
        </w:rPr>
        <w:t>[</w:t>
      </w:r>
      <w:r w:rsidR="00CD2B99" w:rsidRPr="00CD2B99">
        <w:rPr>
          <w:i/>
          <w:noProof/>
        </w:rPr>
        <w:t xml:space="preserve">Caress et al., </w:t>
      </w:r>
      <w:r w:rsidR="00CD2B99">
        <w:rPr>
          <w:noProof/>
        </w:rPr>
        <w:t xml:space="preserve">1988; </w:t>
      </w:r>
      <w:r w:rsidR="00CD2B99" w:rsidRPr="00CD2B99">
        <w:rPr>
          <w:i/>
          <w:noProof/>
        </w:rPr>
        <w:t xml:space="preserve">Hey et al., </w:t>
      </w:r>
      <w:r w:rsidR="00CD2B99">
        <w:rPr>
          <w:noProof/>
        </w:rPr>
        <w:t>1988]</w:t>
      </w:r>
      <w:r w:rsidR="00CD2B99">
        <w:fldChar w:fldCharType="end"/>
      </w:r>
      <w:r w:rsidR="00CD2B99">
        <w:t xml:space="preserve"> and the Woodlark basin </w:t>
      </w:r>
      <w:r w:rsidR="00CD2B99">
        <w:fldChar w:fldCharType="begin"/>
      </w:r>
      <w:r w:rsidR="00CD2B99">
        <w:instrText xml:space="preserve"> ADDIN EN.CITE &lt;EndNote&gt;&lt;Cite&gt;&lt;Author&gt;Goodliffe&lt;/Author&gt;&lt;Year&gt;1997&lt;/Year&gt;&lt;RecNum&gt;20404&lt;/RecNum&gt;&lt;DisplayText&gt;[&lt;style face="italic"&gt;Goodliffe et al., &lt;/style&gt;1997]&lt;/DisplayText&gt;&lt;record&gt;&lt;rec-number&gt;20404&lt;/rec-number&gt;&lt;foreign-keys&gt;&lt;key app="EN" db-id="a000rdfvz0rwr7etrpqva9wst95x2srfsvtv" timestamp="1488744033"&gt;20404&lt;/key&gt;&lt;/foreign-keys&gt;&lt;ref-type name="Journal Article"&gt;17&lt;/ref-type&gt;&lt;contributors&gt;&lt;authors&gt;&lt;author&gt;A. M. Goodliffe&lt;/author&gt;&lt;author&gt;B. Taylor&lt;/author&gt;&lt;author&gt;F. Martinez&lt;/author&gt;&lt;author&gt;Richard Hey&lt;/author&gt;&lt;author&gt;Kohei Maeda&lt;/author&gt;&lt;author&gt;Katsuhisa Ohono&lt;/author&gt;&lt;/authors&gt;&lt;/contributors&gt;&lt;titles&gt;&lt;title&gt;Synchronous reorientation of the Woodlark Basin spreading center&lt;/title&gt;&lt;secondary-title&gt;Earth and Planetary Science Letters&lt;/secondary-title&gt;&lt;/titles&gt;&lt;periodical&gt;&lt;full-title&gt;Earth and Planetary Science Letters&lt;/full-title&gt;&lt;/periodical&gt;&lt;pages&gt;233-242&lt;/pages&gt;&lt;volume&gt;146&lt;/volume&gt;&lt;dates&gt;&lt;year&gt;1997&lt;/year&gt;&lt;/dates&gt;&lt;urls&gt;&lt;/urls&gt;&lt;/record&gt;&lt;/Cite&gt;&lt;/EndNote&gt;</w:instrText>
      </w:r>
      <w:r w:rsidR="00CD2B99">
        <w:fldChar w:fldCharType="separate"/>
      </w:r>
      <w:r w:rsidR="00CD2B99">
        <w:rPr>
          <w:noProof/>
        </w:rPr>
        <w:t>[</w:t>
      </w:r>
      <w:r w:rsidR="00CD2B99" w:rsidRPr="00CD2B99">
        <w:rPr>
          <w:i/>
          <w:noProof/>
        </w:rPr>
        <w:t xml:space="preserve">Goodliffe et al., </w:t>
      </w:r>
      <w:r w:rsidR="00CD2B99">
        <w:rPr>
          <w:noProof/>
        </w:rPr>
        <w:t>1997]</w:t>
      </w:r>
      <w:r w:rsidR="00CD2B99">
        <w:fldChar w:fldCharType="end"/>
      </w:r>
      <w:r w:rsidR="00CD2B99">
        <w:t xml:space="preserve">. The lack of hotspot activity in these areas and the essentially synchronous nature of the change </w:t>
      </w:r>
      <w:r w:rsidR="008D06C6">
        <w:t xml:space="preserve">in segmentation </w:t>
      </w:r>
      <w:r w:rsidR="00CD2B99">
        <w:t xml:space="preserve">spanning hundreds to thousands of km along the plate boundary argue against a mantle thermal effect. </w:t>
      </w:r>
      <w:r w:rsidR="0036377E">
        <w:t xml:space="preserve">Because plates are rigid </w:t>
      </w:r>
      <w:r w:rsidR="00BD7398">
        <w:t>change</w:t>
      </w:r>
      <w:r w:rsidR="0036377E">
        <w:t>s</w:t>
      </w:r>
      <w:r w:rsidR="00BD7398">
        <w:t xml:space="preserve"> in motion must be accommodated along the</w:t>
      </w:r>
      <w:r w:rsidR="0036377E">
        <w:t>ir</w:t>
      </w:r>
      <w:r w:rsidR="00BD7398">
        <w:t xml:space="preserve"> entire plate boundary zones synchronously. In contrast, it is difficult to explain how thermal changes could regionally affect enormous volumes of mantle to cause synchronous changes in plate boundary configuration over length scales on the order of 1000 km.  </w:t>
      </w:r>
    </w:p>
    <w:p w14:paraId="12C78BCC" w14:textId="118C45B9" w:rsidR="003941E1" w:rsidRDefault="008D06C6" w:rsidP="00D46794">
      <w:r>
        <w:t>F</w:t>
      </w:r>
      <w:r w:rsidR="00FD1A30">
        <w:t>urthermore, the observed</w:t>
      </w:r>
      <w:r>
        <w:t xml:space="preserve"> change in crustal thickne</w:t>
      </w:r>
      <w:r w:rsidR="00FD1A30">
        <w:t>ss associated with the</w:t>
      </w:r>
      <w:r>
        <w:t xml:space="preserve"> change in ridge segmentation</w:t>
      </w:r>
      <w:r w:rsidR="00FD1A30">
        <w:t xml:space="preserve"> on the Reykjanes Ridge</w:t>
      </w:r>
      <w:r>
        <w:t xml:space="preserve"> </w:t>
      </w:r>
      <w:r w:rsidR="00FD1A30">
        <w:fldChar w:fldCharType="begin"/>
      </w:r>
      <w:r w:rsidR="00FD1A30">
        <w:instrText xml:space="preserve"> ADDIN EN.CITE &lt;EndNote&gt;&lt;Cite&gt;&lt;Author&gt;White&lt;/Author&gt;&lt;Year&gt;1997&lt;/Year&gt;&lt;RecNum&gt;25041&lt;/RecNum&gt;&lt;DisplayText&gt;[&lt;style face="italic"&gt;White, &lt;/style&gt;1997]&lt;/DisplayText&gt;&lt;record&gt;&lt;rec-number&gt;25041&lt;/rec-number&gt;&lt;foreign-keys&gt;&lt;key app="EN" db-id="a000rdfvz0rwr7etrpqva9wst95x2srfsvtv" timestamp="1488744772"&gt;25041&lt;/key&gt;&lt;/foreign-keys&gt;&lt;ref-type name="Journal Article"&gt;17&lt;/ref-type&gt;&lt;contributors&gt;&lt;authors&gt;&lt;author&gt;White, Robert S.&lt;/author&gt;&lt;/authors&gt;&lt;/contributors&gt;&lt;titles&gt;&lt;title&gt;Rift-Plume Interaction in the North Atlantic&lt;/title&gt;&lt;secondary-title&gt;Philosophical Transactions: Mathematical, Physical and Engineering Sciences&lt;/secondary-title&gt;&lt;/titles&gt;&lt;periodical&gt;&lt;full-title&gt;Philosophical Transactions: Mathematical, Physical and Engineering Sciences&lt;/full-title&gt;&lt;/periodical&gt;&lt;pages&gt;319-339&lt;/pages&gt;&lt;volume&gt;355&lt;/volume&gt;&lt;number&gt;1723&lt;/number&gt;&lt;dates&gt;&lt;year&gt;1997&lt;/year&gt;&lt;/dates&gt;&lt;publisher&gt;The Royal Society&lt;/publisher&gt;&lt;urls&gt;&lt;related-urls&gt;&lt;url&gt;http://www.jstor.org/stable/54790 &lt;/url&gt;&lt;/related-urls&gt;&lt;/urls&gt;&lt;/record&gt;&lt;/Cite&gt;&lt;/EndNote&gt;</w:instrText>
      </w:r>
      <w:r w:rsidR="00FD1A30">
        <w:fldChar w:fldCharType="separate"/>
      </w:r>
      <w:r w:rsidR="00FD1A30">
        <w:rPr>
          <w:noProof/>
        </w:rPr>
        <w:t>[</w:t>
      </w:r>
      <w:r w:rsidR="00FD1A30" w:rsidRPr="00FD1A30">
        <w:rPr>
          <w:i/>
          <w:noProof/>
        </w:rPr>
        <w:t xml:space="preserve">White, </w:t>
      </w:r>
      <w:r w:rsidR="00FD1A30">
        <w:rPr>
          <w:noProof/>
        </w:rPr>
        <w:t>1997]</w:t>
      </w:r>
      <w:r w:rsidR="00FD1A30">
        <w:fldChar w:fldCharType="end"/>
      </w:r>
      <w:r w:rsidR="00FD1A30">
        <w:t xml:space="preserve"> </w:t>
      </w:r>
      <w:r>
        <w:t xml:space="preserve">is a predictable effect of segmentation itself </w:t>
      </w:r>
      <w:r>
        <w:lastRenderedPageBreak/>
        <w:t xml:space="preserve">on mantle advection, requiring no change in mantle temperature </w:t>
      </w:r>
      <w:r>
        <w:fldChar w:fldCharType="begin"/>
      </w:r>
      <w:r>
        <w:instrText xml:space="preserve"> ADDIN EN.CITE &lt;EndNote&gt;&lt;Cite&gt;&lt;Author&gt;Phipps Morgan&lt;/Author&gt;&lt;Year&gt;1988&lt;/Year&gt;&lt;RecNum&gt;19007&lt;/RecNum&gt;&lt;DisplayText&gt;[&lt;style face="italic"&gt;Phipps Morgan and Forsyth, &lt;/style&gt;1988]&lt;/DisplayText&gt;&lt;record&gt;&lt;rec-number&gt;19007&lt;/rec-number&gt;&lt;foreign-keys&gt;&lt;key app="EN" db-id="a000rdfvz0rwr7etrpqva9wst95x2srfsvtv" timestamp="1488743726"&gt;19007&lt;/key&gt;&lt;/foreign-keys&gt;&lt;ref-type name="Journal Article"&gt;17&lt;/ref-type&gt;&lt;contributors&gt;&lt;authors&gt;&lt;author&gt;Phipps Morgan, J.&lt;/author&gt;&lt;author&gt;D. W. Forsyth&lt;/author&gt;&lt;/authors&gt;&lt;/contributors&gt;&lt;titles&gt;&lt;title&gt;Three-dimensional flow and temperature perturbations due to a transform offset: Effects on oceanic crustal and upper mantle structure&lt;/title&gt;&lt;secondary-title&gt;Journal of Geophysical Research: Solid Earth&lt;/secondary-title&gt;&lt;alt-title&gt;J. Geophys. Res.&lt;/alt-title&gt;&lt;/titles&gt;&lt;periodical&gt;&lt;full-title&gt;Journal of Geophysical Research: Solid Earth&lt;/full-title&gt;&lt;/periodical&gt;&lt;pages&gt;2955–2966&lt;/pages&gt;&lt;volume&gt;93&lt;/volume&gt;&lt;number&gt;B4&lt;/number&gt;&lt;dates&gt;&lt;year&gt;1988&lt;/year&gt;&lt;/dates&gt;&lt;urls&gt;&lt;/urls&gt;&lt;/record&gt;&lt;/Cite&gt;&lt;/EndNote&gt;</w:instrText>
      </w:r>
      <w:r>
        <w:fldChar w:fldCharType="separate"/>
      </w:r>
      <w:r>
        <w:rPr>
          <w:noProof/>
        </w:rPr>
        <w:t>[</w:t>
      </w:r>
      <w:r w:rsidRPr="008D06C6">
        <w:rPr>
          <w:i/>
          <w:noProof/>
        </w:rPr>
        <w:t xml:space="preserve">Phipps Morgan and Forsyth, </w:t>
      </w:r>
      <w:r>
        <w:rPr>
          <w:noProof/>
        </w:rPr>
        <w:t>1988]</w:t>
      </w:r>
      <w:r>
        <w:fldChar w:fldCharType="end"/>
      </w:r>
      <w:r w:rsidR="00827D53">
        <w:t xml:space="preserve">. The basic physical principles involved were demonstrated in a numerical model by </w:t>
      </w:r>
      <w:r w:rsidR="00827D53" w:rsidRPr="00827D53">
        <w:rPr>
          <w:i/>
        </w:rPr>
        <w:t>Phipps Morgan and Forsyth</w:t>
      </w:r>
      <w:r w:rsidR="00827D53">
        <w:t xml:space="preserve"> [1988]. A long, linear (2-D) ridge generates a maximum plate-driven vertical advection for a given spreading rate. If the ridge becomes multiply segmented and offset, then mantle </w:t>
      </w:r>
      <w:r w:rsidR="00321BB6">
        <w:t>can flow</w:t>
      </w:r>
      <w:r w:rsidR="00827D53">
        <w:t xml:space="preserve"> into the area of the melting regime horizontally </w:t>
      </w:r>
      <w:r w:rsidR="00321BB6">
        <w:t xml:space="preserve">from </w:t>
      </w:r>
      <w:r w:rsidR="00827D53">
        <w:t xml:space="preserve">across the segment ends and </w:t>
      </w:r>
      <w:r w:rsidR="00D34A7F">
        <w:t xml:space="preserve">this flow </w:t>
      </w:r>
      <w:r w:rsidR="00827D53">
        <w:t xml:space="preserve">accommodates some of the volume that would otherwise have been taken up by vertical advection. This effect decreases the total vertical </w:t>
      </w:r>
      <w:r w:rsidR="00B94FB9">
        <w:t xml:space="preserve">mantle </w:t>
      </w:r>
      <w:r w:rsidR="00827D53">
        <w:t xml:space="preserve">advection produced by a segmented ridge compared to a linear unsegmented ridge for the same spreading rate. </w:t>
      </w:r>
      <w:r w:rsidR="00146FBC">
        <w:t xml:space="preserve">In purely plate-driven models of passive mantle flow </w:t>
      </w:r>
      <w:r w:rsidR="00146FBC">
        <w:fldChar w:fldCharType="begin"/>
      </w:r>
      <w:r w:rsidR="00146FBC">
        <w:instrText xml:space="preserve"> ADDIN EN.CITE &lt;EndNote&gt;&lt;Cite&gt;&lt;Author&gt;Phipps Morgan&lt;/Author&gt;&lt;Year&gt;1988&lt;/Year&gt;&lt;RecNum&gt;19007&lt;/RecNum&gt;&lt;DisplayText&gt;[&lt;style face="italic"&gt;Phipps Morgan and Forsyth, &lt;/style&gt;1988]&lt;/DisplayText&gt;&lt;record&gt;&lt;rec-number&gt;19007&lt;/rec-number&gt;&lt;foreign-keys&gt;&lt;key app="EN" db-id="a000rdfvz0rwr7etrpqva9wst95x2srfsvtv" timestamp="1488743726"&gt;19007&lt;/key&gt;&lt;/foreign-keys&gt;&lt;ref-type name="Journal Article"&gt;17&lt;/ref-type&gt;&lt;contributors&gt;&lt;authors&gt;&lt;author&gt;Phipps Morgan, J.&lt;/author&gt;&lt;author&gt;D. W. Forsyth&lt;/author&gt;&lt;/authors&gt;&lt;/contributors&gt;&lt;titles&gt;&lt;title&gt;Three-dimensional flow and temperature perturbations due to a transform offset: Effects on oceanic crustal and upper mantle structure&lt;/title&gt;&lt;secondary-title&gt;Journal of Geophysical Research: Solid Earth&lt;/secondary-title&gt;&lt;alt-title&gt;J. Geophys. Res.&lt;/alt-title&gt;&lt;/titles&gt;&lt;periodical&gt;&lt;full-title&gt;Journal of Geophysical Research: Solid Earth&lt;/full-title&gt;&lt;/periodical&gt;&lt;pages&gt;2955–2966&lt;/pages&gt;&lt;volume&gt;93&lt;/volume&gt;&lt;number&gt;B4&lt;/number&gt;&lt;dates&gt;&lt;year&gt;1988&lt;/year&gt;&lt;/dates&gt;&lt;urls&gt;&lt;/urls&gt;&lt;/record&gt;&lt;/Cite&gt;&lt;/EndNote&gt;</w:instrText>
      </w:r>
      <w:r w:rsidR="00146FBC">
        <w:fldChar w:fldCharType="separate"/>
      </w:r>
      <w:r w:rsidR="00146FBC">
        <w:rPr>
          <w:noProof/>
        </w:rPr>
        <w:t>[</w:t>
      </w:r>
      <w:r w:rsidR="00146FBC" w:rsidRPr="00146FBC">
        <w:rPr>
          <w:i/>
          <w:noProof/>
        </w:rPr>
        <w:t xml:space="preserve">Phipps Morgan and Forsyth, </w:t>
      </w:r>
      <w:r w:rsidR="00146FBC">
        <w:rPr>
          <w:noProof/>
        </w:rPr>
        <w:t>1988]</w:t>
      </w:r>
      <w:r w:rsidR="00146FBC">
        <w:fldChar w:fldCharType="end"/>
      </w:r>
      <w:r w:rsidR="00146FBC">
        <w:t>, the</w:t>
      </w:r>
      <w:r w:rsidR="00827D53">
        <w:t xml:space="preserve"> effect </w:t>
      </w:r>
      <w:r w:rsidR="00146FBC">
        <w:t xml:space="preserve">of horizontal mantle advection across segment ends </w:t>
      </w:r>
      <w:r w:rsidR="00827D53">
        <w:t xml:space="preserve">is </w:t>
      </w:r>
      <w:r w:rsidR="00CF373F">
        <w:t>the</w:t>
      </w:r>
      <w:r w:rsidR="00827D53">
        <w:t xml:space="preserve"> principal cause for crustal thinning approaching a transform fault</w:t>
      </w:r>
      <w:r w:rsidR="00051E9E">
        <w:t xml:space="preserve">. </w:t>
      </w:r>
      <w:r w:rsidR="00827D53">
        <w:t xml:space="preserve"> </w:t>
      </w:r>
      <w:r w:rsidR="00051E9E">
        <w:t xml:space="preserve">This effect </w:t>
      </w:r>
      <w:r w:rsidR="00215732">
        <w:t>may</w:t>
      </w:r>
      <w:r w:rsidR="00827D53">
        <w:t xml:space="preserve"> extend over an along axis length of 40 km or more from the segment end</w:t>
      </w:r>
      <w:r w:rsidR="004B5753">
        <w:t>,</w:t>
      </w:r>
      <w:r w:rsidR="00146FBC">
        <w:t xml:space="preserve"> as observed seismically and modeled from Bouguer gravity anomalies</w:t>
      </w:r>
      <w:r w:rsidR="00827D53">
        <w:t xml:space="preserve"> </w:t>
      </w:r>
      <w:r w:rsidR="00827D53">
        <w:fldChar w:fldCharType="begin"/>
      </w:r>
      <w:r w:rsidR="00827D53">
        <w:instrText xml:space="preserve"> ADDIN EN.CITE &lt;EndNote&gt;&lt;Cite&gt;&lt;Author&gt;Whitmarsh&lt;/Author&gt;&lt;Year&gt;1986&lt;/Year&gt;&lt;RecNum&gt;26686&lt;/RecNum&gt;&lt;DisplayText&gt;[&lt;style face="italic"&gt;Whitmarsh and Calvert, &lt;/style&gt;1986]&lt;/DisplayText&gt;&lt;record&gt;&lt;rec-number&gt;26686&lt;/rec-number&gt;&lt;foreign-keys&gt;&lt;key app="EN" db-id="a000rdfvz0rwr7etrpqva9wst95x2srfsvtv" timestamp="1488744940"&gt;26686&lt;/key&gt;&lt;/foreign-keys&gt;&lt;ref-type name="Journal Article"&gt;17&lt;/ref-type&gt;&lt;contributors&gt;&lt;authors&gt;&lt;author&gt;Whitmarsh, R. B.&lt;/author&gt;&lt;author&gt;Calvert, A. J.&lt;/author&gt;&lt;/authors&gt;&lt;/contributors&gt;&lt;titles&gt;&lt;title&gt;Crustal structure of Atlantic fracture zones — I. The Charlie-Gibbs Fracture Zone&lt;/title&gt;&lt;secondary-title&gt;Geophysical Journal International&lt;/secondary-title&gt;&lt;/titles&gt;&lt;periodical&gt;&lt;full-title&gt;Geophysical Journal International&lt;/full-title&gt;&lt;/periodical&gt;&lt;pages&gt;107-138&lt;/pages&gt;&lt;volume&gt;85&lt;/volume&gt;&lt;number&gt;1&lt;/number&gt;&lt;dates&gt;&lt;year&gt;1986&lt;/year&gt;&lt;pub-dates&gt;&lt;date&gt;April 1, 1986&lt;/date&gt;&lt;/pub-dates&gt;&lt;/dates&gt;&lt;urls&gt;&lt;related-urls&gt;&lt;url&gt;http://gji.oxfordjournals.org/content/85/1/107.abstract&lt;/url&gt;&lt;/related-urls&gt;&lt;/urls&gt;&lt;electronic-resource-num&gt;10.1111/j.1365-246X.1986.tb05174.x&lt;/electronic-resource-num&gt;&lt;/record&gt;&lt;/Cite&gt;&lt;/EndNote&gt;</w:instrText>
      </w:r>
      <w:r w:rsidR="00827D53">
        <w:fldChar w:fldCharType="separate"/>
      </w:r>
      <w:r w:rsidR="00827D53">
        <w:rPr>
          <w:noProof/>
        </w:rPr>
        <w:t>[</w:t>
      </w:r>
      <w:r w:rsidR="00827D53" w:rsidRPr="00827D53">
        <w:rPr>
          <w:i/>
          <w:noProof/>
        </w:rPr>
        <w:t xml:space="preserve">Whitmarsh and Calvert, </w:t>
      </w:r>
      <w:r w:rsidR="00827D53">
        <w:rPr>
          <w:noProof/>
        </w:rPr>
        <w:t>1986]</w:t>
      </w:r>
      <w:r w:rsidR="00827D53">
        <w:fldChar w:fldCharType="end"/>
      </w:r>
      <w:r w:rsidR="00827D53">
        <w:t xml:space="preserve">. </w:t>
      </w:r>
      <w:r w:rsidR="00B93F66">
        <w:t>For the Reykjanes Ridge, w</w:t>
      </w:r>
      <w:r w:rsidR="004B5753">
        <w:t>here during the segmented stage</w:t>
      </w:r>
      <w:r w:rsidR="00B93F66">
        <w:t xml:space="preserve"> of spreading, the ridge lengths were on the order of 50 km long and offset by about 30 km transform faults the </w:t>
      </w:r>
      <w:r w:rsidR="004B5753">
        <w:t xml:space="preserve">segmentation </w:t>
      </w:r>
      <w:r w:rsidR="00B93F66">
        <w:t xml:space="preserve">effect on mantle advection </w:t>
      </w:r>
      <w:r w:rsidR="004B5753">
        <w:t>extends over</w:t>
      </w:r>
      <w:r w:rsidR="00B93F66">
        <w:t xml:space="preserve"> the entire spreading segments. </w:t>
      </w:r>
      <w:r w:rsidR="00D24107">
        <w:t>Thus, upon becoming segmented, the vertical mantle advection on the Reykjanes Ridge decreased by about 30%</w:t>
      </w:r>
      <w:r w:rsidR="00A051B3">
        <w:t xml:space="preserve"> causing a corresponding decrease in crustal thickness with no mantle temperature change. </w:t>
      </w:r>
    </w:p>
    <w:p w14:paraId="436FB367" w14:textId="536D8CBE" w:rsidR="00900084" w:rsidRDefault="00B94FB9" w:rsidP="00D46794">
      <w:r>
        <w:t xml:space="preserve">A further demonstration that high mantle temperatures or high melt productivity does not eliminate transform faults </w:t>
      </w:r>
      <w:r w:rsidR="00CE044B">
        <w:t xml:space="preserve">by inducing ductile behavior </w:t>
      </w:r>
      <w:r>
        <w:t xml:space="preserve">is provided by the existence of the </w:t>
      </w:r>
      <w:proofErr w:type="spellStart"/>
      <w:r>
        <w:t>Tjornes</w:t>
      </w:r>
      <w:proofErr w:type="spellEnd"/>
      <w:r>
        <w:t xml:space="preserve"> transform fault immediately </w:t>
      </w:r>
      <w:r w:rsidR="008E3C46">
        <w:t xml:space="preserve">adjacent to </w:t>
      </w:r>
      <w:r w:rsidR="003F250E">
        <w:t xml:space="preserve">northern </w:t>
      </w:r>
      <w:r>
        <w:t xml:space="preserve">Iceland itself and within the broad </w:t>
      </w:r>
      <w:r w:rsidR="00CE044B">
        <w:t xml:space="preserve">shallow </w:t>
      </w:r>
      <w:r>
        <w:t xml:space="preserve">volcanic platform surrounding the island. </w:t>
      </w:r>
      <w:r w:rsidR="003F250E">
        <w:t xml:space="preserve">The </w:t>
      </w:r>
      <w:proofErr w:type="spellStart"/>
      <w:r w:rsidR="003F250E">
        <w:t>Tjornes</w:t>
      </w:r>
      <w:proofErr w:type="spellEnd"/>
      <w:r w:rsidR="003F250E">
        <w:t xml:space="preserve"> transform fault is </w:t>
      </w:r>
      <w:r w:rsidR="00557F43">
        <w:t xml:space="preserve">a </w:t>
      </w:r>
      <w:r w:rsidR="003F250E">
        <w:t xml:space="preserve">long-lived </w:t>
      </w:r>
      <w:r w:rsidR="007725B1">
        <w:t xml:space="preserve">(7-9 My) major fault zone </w:t>
      </w:r>
      <w:r w:rsidR="00CE044B">
        <w:t>connecting</w:t>
      </w:r>
      <w:r w:rsidR="007725B1">
        <w:t xml:space="preserve"> the </w:t>
      </w:r>
      <w:r w:rsidR="00CE044B">
        <w:t xml:space="preserve">Northern Rift Zone on Iceland with the </w:t>
      </w:r>
      <w:proofErr w:type="spellStart"/>
      <w:r w:rsidR="00CE044B">
        <w:t>Kolbeinsey</w:t>
      </w:r>
      <w:proofErr w:type="spellEnd"/>
      <w:r w:rsidR="00CE044B">
        <w:t xml:space="preserve"> Ridge </w:t>
      </w:r>
      <w:r w:rsidR="00CE044B">
        <w:fldChar w:fldCharType="begin">
          <w:fldData xml:space="preserve">PEVuZE5vdGU+PENpdGU+PEF1dGhvcj5HdWRtdW5kc3NvbjwvQXV0aG9yPjxZZWFyPjE5OTM8L1ll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</w:fldData>
        </w:fldChar>
      </w:r>
      <w:r w:rsidR="00CE044B">
        <w:instrText xml:space="preserve"> ADDIN EN.CITE </w:instrText>
      </w:r>
      <w:r w:rsidR="00CE044B">
        <w:fldChar w:fldCharType="begin">
          <w:fldData xml:space="preserve">PEVuZE5vdGU+PENpdGU+PEF1dGhvcj5HdWRtdW5kc3NvbjwvQXV0aG9yPjxZZWFyPjE5OTM8L1ll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</w:fldData>
        </w:fldChar>
      </w:r>
      <w:r w:rsidR="00CE044B">
        <w:instrText xml:space="preserve"> ADDIN EN.CITE.DATA </w:instrText>
      </w:r>
      <w:r w:rsidR="00CE044B">
        <w:fldChar w:fldCharType="end"/>
      </w:r>
      <w:r w:rsidR="00CE044B">
        <w:fldChar w:fldCharType="separate"/>
      </w:r>
      <w:r w:rsidR="00CE044B">
        <w:rPr>
          <w:noProof/>
        </w:rPr>
        <w:t>[</w:t>
      </w:r>
      <w:r w:rsidR="00CE044B" w:rsidRPr="00CE044B">
        <w:rPr>
          <w:i/>
          <w:noProof/>
        </w:rPr>
        <w:t xml:space="preserve">Gudmundsson et al., </w:t>
      </w:r>
      <w:r w:rsidR="00CE044B">
        <w:rPr>
          <w:noProof/>
        </w:rPr>
        <w:t xml:space="preserve">1993; </w:t>
      </w:r>
      <w:r w:rsidR="00CE044B" w:rsidRPr="00CE044B">
        <w:rPr>
          <w:i/>
          <w:noProof/>
        </w:rPr>
        <w:t xml:space="preserve">Rognvaldsson et al., </w:t>
      </w:r>
      <w:r w:rsidR="00CE044B">
        <w:rPr>
          <w:noProof/>
        </w:rPr>
        <w:t>1998]</w:t>
      </w:r>
      <w:r w:rsidR="00CE044B">
        <w:fldChar w:fldCharType="end"/>
      </w:r>
      <w:r w:rsidR="00CE044B">
        <w:t>. It is very seismically active sustaining major earthquakes up to magnitude 7, demonstrating brittle behavior</w:t>
      </w:r>
      <w:r w:rsidR="00900084">
        <w:t xml:space="preserve"> and the ability to accumulate large seismic stresses</w:t>
      </w:r>
      <w:r w:rsidR="00CE044B">
        <w:t>.</w:t>
      </w:r>
      <w:r w:rsidR="00557F43">
        <w:t xml:space="preserve"> This major tectonic feature of Iceland has persisted across several inferred plume pulses and during the inferred plume advance that, in pulsing plume models, eliminated the transform faults along the Reykjanes Ridge</w:t>
      </w:r>
      <w:r w:rsidR="00005274">
        <w:t xml:space="preserve"> </w:t>
      </w:r>
      <w:r w:rsidR="00005274">
        <w:fldChar w:fldCharType="begin">
          <w:fldData xml:space="preserve">PEVuZE5vdGU+PENpdGU+PEF1dGhvcj5XaGl0ZTwvQXV0aG9yPjxZZWFyPjE5OTc8L1llYXI+PFJl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</w:fldData>
        </w:fldChar>
      </w:r>
      <w:r w:rsidR="00005274">
        <w:instrText xml:space="preserve"> ADDIN EN.CITE </w:instrText>
      </w:r>
      <w:r w:rsidR="00005274">
        <w:fldChar w:fldCharType="begin">
          <w:fldData xml:space="preserve">PEVuZE5vdGU+PENpdGU+PEF1dGhvcj5XaGl0ZTwvQXV0aG9yPjxZZWFyPjE5OTc8L1llYXI+PFJl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</w:fldData>
        </w:fldChar>
      </w:r>
      <w:r w:rsidR="00005274">
        <w:instrText xml:space="preserve"> ADDIN EN.CITE.DATA </w:instrText>
      </w:r>
      <w:r w:rsidR="00005274">
        <w:fldChar w:fldCharType="end"/>
      </w:r>
      <w:r w:rsidR="00005274">
        <w:fldChar w:fldCharType="separate"/>
      </w:r>
      <w:r w:rsidR="00005274">
        <w:rPr>
          <w:noProof/>
        </w:rPr>
        <w:t>[</w:t>
      </w:r>
      <w:r w:rsidR="00005274" w:rsidRPr="00005274">
        <w:rPr>
          <w:i/>
          <w:noProof/>
        </w:rPr>
        <w:t xml:space="preserve">Jones, </w:t>
      </w:r>
      <w:r w:rsidR="00005274">
        <w:rPr>
          <w:noProof/>
        </w:rPr>
        <w:t xml:space="preserve">2003; </w:t>
      </w:r>
      <w:r w:rsidR="00005274" w:rsidRPr="00005274">
        <w:rPr>
          <w:i/>
          <w:noProof/>
        </w:rPr>
        <w:t xml:space="preserve">White, </w:t>
      </w:r>
      <w:r w:rsidR="00005274">
        <w:rPr>
          <w:noProof/>
        </w:rPr>
        <w:t>1997]</w:t>
      </w:r>
      <w:r w:rsidR="00005274">
        <w:fldChar w:fldCharType="end"/>
      </w:r>
      <w:r w:rsidR="00005274">
        <w:t xml:space="preserve">. </w:t>
      </w:r>
      <w:r w:rsidR="00900084">
        <w:t xml:space="preserve"> The proposal that high mantle plume temperatures can eliminate transform faults by inducing ductile behavior in the lithosphere is also conceptually belied by the inference of a strong rheological layer capable of deflecting the </w:t>
      </w:r>
      <w:r w:rsidR="00640FE1">
        <w:t xml:space="preserve">flow from the </w:t>
      </w:r>
      <w:r w:rsidR="00900084">
        <w:t>plume center itself without becoming thermally eroded</w:t>
      </w:r>
      <w:r w:rsidR="00640FE1">
        <w:t xml:space="preserve"> </w:t>
      </w:r>
      <w:r w:rsidR="00640FE1">
        <w:fldChar w:fldCharType="begin"/>
      </w:r>
      <w:r w:rsidR="00640FE1">
        <w:instrText xml:space="preserve"> ADDIN EN.CITE &lt;EndNote&gt;&lt;Cite&gt;&lt;Author&gt;Ito&lt;/Author&gt;&lt;Year&gt;2001&lt;/Year&gt;&lt;RecNum&gt;22262&lt;/RecNum&gt;&lt;DisplayText&gt;[&lt;style face="italic"&gt;Ito, &lt;/style&gt;2001]&lt;/DisplayText&gt;&lt;record&gt;&lt;rec-number&gt;22262&lt;/rec-number&gt;&lt;foreign-keys&gt;&lt;key app="EN" db-id="a000rdfvz0rwr7etrpqva9wst95x2srfsvtv" timestamp="1488744393"&gt;22262&lt;/key&gt;&lt;/foreign-keys&gt;&lt;ref-type name="Journal Article"&gt;17&lt;/ref-type&gt;&lt;contributors&gt;&lt;authors&gt;&lt;author&gt;Ito, G.&lt;/author&gt;&lt;/authors&gt;&lt;/contributors&gt;&lt;titles&gt;&lt;title&gt;Reykjanes &amp;apos;V&amp;apos;-shaped ridges originating from a pulsing and dehydrating mantle plume&lt;/title&gt;&lt;secondary-title&gt;Nature&lt;/secondary-title&gt;&lt;alt-title&gt;Nature&lt;/alt-title&gt;&lt;/titles&gt;&lt;periodical&gt;&lt;full-title&gt;Nature&lt;/full-title&gt;&lt;/periodical&gt;&lt;alt-periodical&gt;&lt;full-title&gt;Nature&lt;/full-title&gt;&lt;/alt-periodical&gt;&lt;pages&gt;681-684&lt;/pages&gt;&lt;volume&gt;411&lt;/volume&gt;&lt;number&gt;6838&lt;/number&gt;&lt;dates&gt;&lt;year&gt;2001&lt;/year&gt;&lt;pub-dates&gt;&lt;date&gt;Jun&lt;/date&gt;&lt;/pub-dates&gt;&lt;/dates&gt;&lt;accession-num&gt;ISI:000169112500041&lt;/accession-num&gt;&lt;urls&gt;&lt;related-urls&gt;&lt;url&gt;&amp;lt;Go to ISI&amp;gt;://000169112500041&lt;/url&gt;&lt;/related-urls&gt;&lt;/urls&gt;&lt;/record&gt;&lt;/Cite&gt;&lt;/EndNote&gt;</w:instrText>
      </w:r>
      <w:r w:rsidR="00640FE1">
        <w:fldChar w:fldCharType="separate"/>
      </w:r>
      <w:r w:rsidR="00640FE1">
        <w:rPr>
          <w:noProof/>
        </w:rPr>
        <w:t>[</w:t>
      </w:r>
      <w:r w:rsidR="00640FE1" w:rsidRPr="00640FE1">
        <w:rPr>
          <w:i/>
          <w:noProof/>
        </w:rPr>
        <w:t xml:space="preserve">Ito, </w:t>
      </w:r>
      <w:r w:rsidR="00640FE1">
        <w:rPr>
          <w:noProof/>
        </w:rPr>
        <w:t>2001]</w:t>
      </w:r>
      <w:r w:rsidR="00640FE1">
        <w:fldChar w:fldCharType="end"/>
      </w:r>
      <w:r w:rsidR="00900084">
        <w:t>. Presumably, the rheological layer extends throughout the oceanic lithosphere and the Reykjanes Ridge transform faults are embedded within this highly viscous layer</w:t>
      </w:r>
      <w:r w:rsidR="001E3149">
        <w:t xml:space="preserve">, as it is modeled to be flat </w:t>
      </w:r>
      <w:r w:rsidR="0003648A">
        <w:t xml:space="preserve">at its base </w:t>
      </w:r>
      <w:r w:rsidR="001E3149">
        <w:t xml:space="preserve">and extend to solidus depths </w:t>
      </w:r>
      <w:r w:rsidR="001E3149">
        <w:fldChar w:fldCharType="begin"/>
      </w:r>
      <w:r w:rsidR="001E3149">
        <w:instrText xml:space="preserve"> ADDIN EN.CITE &lt;EndNote&gt;&lt;Cite&gt;&lt;Author&gt;Ito&lt;/Author&gt;&lt;Year&gt;2001&lt;/Year&gt;&lt;RecNum&gt;22262&lt;/RecNum&gt;&lt;DisplayText&gt;[&lt;style face="italic"&gt;Ito, &lt;/style&gt;2001]&lt;/DisplayText&gt;&lt;record&gt;&lt;rec-number&gt;22262&lt;/rec-number&gt;&lt;foreign-keys&gt;&lt;key app="EN" db-id="a000rdfvz0rwr7etrpqva9wst95x2srfsvtv" timestamp="1488744393"&gt;22262&lt;/key&gt;&lt;/foreign-keys&gt;&lt;ref-type name="Journal Article"&gt;17&lt;/ref-type&gt;&lt;contributors&gt;&lt;authors&gt;&lt;author&gt;Ito, G.&lt;/author&gt;&lt;/authors&gt;&lt;/contributors&gt;&lt;titles&gt;&lt;title&gt;Reykjanes &amp;apos;V&amp;apos;-shaped ridges originating from a pulsing and dehydrating mantle plume&lt;/title&gt;&lt;secondary-title&gt;Nature&lt;/secondary-title&gt;&lt;alt-title&gt;Nature&lt;/alt-title&gt;&lt;/titles&gt;&lt;periodical&gt;&lt;full-title&gt;Nature&lt;/full-title&gt;&lt;/periodical&gt;&lt;alt-periodical&gt;&lt;full-title&gt;Nature&lt;/full-title&gt;&lt;/alt-periodical&gt;&lt;pages&gt;681-684&lt;/pages&gt;&lt;volume&gt;411&lt;/volume&gt;&lt;number&gt;6838&lt;/number&gt;&lt;dates&gt;&lt;year&gt;2001&lt;/year&gt;&lt;pub-dates&gt;&lt;date&gt;Jun&lt;/date&gt;&lt;/pub-dates&gt;&lt;/dates&gt;&lt;accession-num&gt;ISI:000169112500041&lt;/accession-num&gt;&lt;urls&gt;&lt;related-urls&gt;&lt;url&gt;&amp;lt;Go to ISI&amp;gt;://000169112500041&lt;/url&gt;&lt;/related-urls&gt;&lt;/urls&gt;&lt;/record&gt;&lt;/Cite&gt;&lt;/EndNote&gt;</w:instrText>
      </w:r>
      <w:r w:rsidR="001E3149">
        <w:fldChar w:fldCharType="separate"/>
      </w:r>
      <w:r w:rsidR="001E3149">
        <w:rPr>
          <w:noProof/>
        </w:rPr>
        <w:t>[</w:t>
      </w:r>
      <w:r w:rsidR="001E3149" w:rsidRPr="001E3149">
        <w:rPr>
          <w:i/>
          <w:noProof/>
        </w:rPr>
        <w:t xml:space="preserve">Ito, </w:t>
      </w:r>
      <w:r w:rsidR="001E3149">
        <w:rPr>
          <w:noProof/>
        </w:rPr>
        <w:t>2001]</w:t>
      </w:r>
      <w:r w:rsidR="001E3149">
        <w:fldChar w:fldCharType="end"/>
      </w:r>
      <w:r w:rsidR="00900084">
        <w:t xml:space="preserve">. How then can the Iceland plume </w:t>
      </w:r>
      <w:r w:rsidR="00D019F6">
        <w:t>thermally weaken</w:t>
      </w:r>
      <w:r w:rsidR="00900084">
        <w:t xml:space="preserve"> transform faults to ductile behavior up to 1000 km away from the plume center when </w:t>
      </w:r>
      <w:r w:rsidR="00D019F6">
        <w:t xml:space="preserve">they are embedded within the same </w:t>
      </w:r>
      <w:r w:rsidR="00900084">
        <w:t xml:space="preserve">the rheological boundary </w:t>
      </w:r>
      <w:r w:rsidR="00D019F6">
        <w:t xml:space="preserve">that </w:t>
      </w:r>
      <w:r w:rsidR="00900084">
        <w:t xml:space="preserve">is not </w:t>
      </w:r>
      <w:r w:rsidR="00D019F6">
        <w:t>thermally weakened</w:t>
      </w:r>
      <w:r w:rsidR="00900084">
        <w:t xml:space="preserve"> even directly above the plume stem</w:t>
      </w:r>
      <w:r w:rsidR="00A8421C">
        <w:t>?</w:t>
      </w:r>
      <w:r w:rsidR="00900084">
        <w:t xml:space="preserve"> </w:t>
      </w:r>
    </w:p>
    <w:p w14:paraId="06543EC9" w14:textId="38DA437A" w:rsidR="00A051B3" w:rsidRPr="0088407B" w:rsidRDefault="0088407B" w:rsidP="00D46794">
      <w:pPr>
        <w:rPr>
          <w:b/>
        </w:rPr>
      </w:pPr>
      <w:r w:rsidRPr="0088407B">
        <w:rPr>
          <w:b/>
        </w:rPr>
        <w:t xml:space="preserve">Uplift and subsidence and North Atlantic basin stratigraphy </w:t>
      </w:r>
    </w:p>
    <w:p w14:paraId="68805A18" w14:textId="1FCD59A0" w:rsidR="003941E1" w:rsidRDefault="00493762" w:rsidP="00D46794">
      <w:r>
        <w:t xml:space="preserve">Other proposed effects of the pulsing plume model are </w:t>
      </w:r>
      <w:r w:rsidR="0088407B">
        <w:t xml:space="preserve">isostatic uplift and subsidence events </w:t>
      </w:r>
      <w:r>
        <w:t>across the North Atlantic basin</w:t>
      </w:r>
      <w:r w:rsidR="0088407B">
        <w:t xml:space="preserve"> specifically affecting the shallow Greenland-Iceland-Faroe ridge such as to control deep water flow across this boundary and associated sedimentary sequences </w:t>
      </w:r>
      <w:r w:rsidR="0088407B">
        <w:fldChar w:fldCharType="begin">
          <w:fldData xml:space="preserve">PEVuZE5vdGU+PENpdGU+PEF1dGhvcj5Qb29yZTwvQXV0aG9yPjxZZWFyPjIwMDY8L1llYXI+PFJl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=
</w:fldData>
        </w:fldChar>
      </w:r>
      <w:r w:rsidR="0088407B">
        <w:instrText xml:space="preserve"> ADDIN EN.CITE </w:instrText>
      </w:r>
      <w:r w:rsidR="0088407B">
        <w:fldChar w:fldCharType="begin">
          <w:fldData xml:space="preserve">PEVuZE5vdGU+PENpdGU+PEF1dGhvcj5Qb29yZTwvQXV0aG9yPjxZZWFyPjIwMDY8L1llYXI+PFJl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=
</w:fldData>
        </w:fldChar>
      </w:r>
      <w:r w:rsidR="0088407B">
        <w:instrText xml:space="preserve"> ADDIN EN.CITE.DATA </w:instrText>
      </w:r>
      <w:r w:rsidR="0088407B">
        <w:fldChar w:fldCharType="end"/>
      </w:r>
      <w:r w:rsidR="0088407B">
        <w:fldChar w:fldCharType="separate"/>
      </w:r>
      <w:r w:rsidR="0088407B">
        <w:rPr>
          <w:noProof/>
        </w:rPr>
        <w:t>[</w:t>
      </w:r>
      <w:r w:rsidR="0088407B" w:rsidRPr="00225B54">
        <w:rPr>
          <w:i/>
          <w:noProof/>
        </w:rPr>
        <w:t xml:space="preserve">Poore et al., </w:t>
      </w:r>
      <w:r w:rsidR="0088407B">
        <w:rPr>
          <w:noProof/>
        </w:rPr>
        <w:t xml:space="preserve">2011; </w:t>
      </w:r>
      <w:r w:rsidR="0088407B" w:rsidRPr="00225B54">
        <w:rPr>
          <w:i/>
          <w:noProof/>
        </w:rPr>
        <w:t xml:space="preserve">Poore et al., </w:t>
      </w:r>
      <w:r w:rsidR="0088407B">
        <w:rPr>
          <w:noProof/>
        </w:rPr>
        <w:t xml:space="preserve">2009; </w:t>
      </w:r>
      <w:r w:rsidR="0088407B" w:rsidRPr="00225B54">
        <w:rPr>
          <w:i/>
          <w:noProof/>
        </w:rPr>
        <w:t xml:space="preserve">Poore et al., </w:t>
      </w:r>
      <w:r w:rsidR="0088407B">
        <w:rPr>
          <w:noProof/>
        </w:rPr>
        <w:t xml:space="preserve">2006; </w:t>
      </w:r>
      <w:r w:rsidR="0088407B" w:rsidRPr="00225B54">
        <w:rPr>
          <w:i/>
          <w:noProof/>
        </w:rPr>
        <w:t xml:space="preserve">Wright and Miller, </w:t>
      </w:r>
      <w:r w:rsidR="0088407B">
        <w:rPr>
          <w:noProof/>
        </w:rPr>
        <w:t>1996]</w:t>
      </w:r>
      <w:r w:rsidR="0088407B">
        <w:fldChar w:fldCharType="end"/>
      </w:r>
      <w:r w:rsidR="0088407B">
        <w:t xml:space="preserve">. </w:t>
      </w:r>
      <w:r>
        <w:t xml:space="preserve">The isostatic changes are proposed to be caused by the temperature pulses embedded within the radiating mantle plume flow. </w:t>
      </w:r>
      <w:r w:rsidR="0088407B">
        <w:t xml:space="preserve"> These authors only consider thermal plume-related explanations for these observations. Another general cause of uplift and subsidence unrelated to mantle plume </w:t>
      </w:r>
      <w:r w:rsidR="0088407B">
        <w:lastRenderedPageBreak/>
        <w:t xml:space="preserve">activity is small-scale mantle convection produced locally. This effect has been proposed to influence a broad range of phenomena, from rift-shoulder uplift </w:t>
      </w:r>
      <w:r w:rsidR="0088407B">
        <w:fldChar w:fldCharType="begin"/>
      </w:r>
      <w:r w:rsidR="0088407B">
        <w:instrText xml:space="preserve"> ADDIN EN.CITE &lt;EndNote&gt;&lt;Cite&gt;&lt;Author&gt;Buck&lt;/Author&gt;&lt;Year&gt;1986&lt;/Year&gt;&lt;RecNum&gt;19268&lt;/RecNum&gt;&lt;DisplayText&gt;[&lt;style face="italic"&gt;Buck, &lt;/style&gt;1986]&lt;/DisplayText&gt;&lt;record&gt;&lt;rec-number&gt;19268&lt;/rec-number&gt;&lt;foreign-keys&gt;&lt;key app="EN" db-id="a000rdfvz0rwr7etrpqva9wst95x2srfsvtv" timestamp="1488743792"&gt;19268&lt;/key&gt;&lt;/foreign-keys&gt;&lt;ref-type name="Journal Article"&gt;17&lt;/ref-type&gt;&lt;contributors&gt;&lt;authors&gt;&lt;author&gt;W. R. Buck&lt;/author&gt;&lt;/authors&gt;&lt;/contributors&gt;&lt;titles&gt;&lt;title&gt;Small-scale convection induced by passive rifting: the cause for uplift of rift shoulders&lt;/title&gt;&lt;secondary-title&gt;Earth and Planetary Science Letters&lt;/secondary-title&gt;&lt;/titles&gt;&lt;periodical&gt;&lt;full-title&gt;Earth and Planetary Science Letters&lt;/full-title&gt;&lt;/periodical&gt;&lt;pages&gt;362-372&lt;/pages&gt;&lt;volume&gt;77&lt;/volume&gt;&lt;dates&gt;&lt;year&gt;1986&lt;/year&gt;&lt;/dates&gt;&lt;urls&gt;&lt;/urls&gt;&lt;/record&gt;&lt;/Cite&gt;&lt;/EndNote&gt;</w:instrText>
      </w:r>
      <w:r w:rsidR="0088407B">
        <w:fldChar w:fldCharType="separate"/>
      </w:r>
      <w:r w:rsidR="0088407B">
        <w:rPr>
          <w:noProof/>
        </w:rPr>
        <w:t>[</w:t>
      </w:r>
      <w:r w:rsidR="0088407B" w:rsidRPr="00253148">
        <w:rPr>
          <w:i/>
          <w:noProof/>
        </w:rPr>
        <w:t xml:space="preserve">Buck, </w:t>
      </w:r>
      <w:r w:rsidR="0088407B">
        <w:rPr>
          <w:noProof/>
        </w:rPr>
        <w:t>1986]</w:t>
      </w:r>
      <w:r w:rsidR="0088407B">
        <w:fldChar w:fldCharType="end"/>
      </w:r>
      <w:r w:rsidR="0088407B">
        <w:t xml:space="preserve"> to </w:t>
      </w:r>
      <w:r w:rsidR="00DE1F4C">
        <w:t xml:space="preserve">regional </w:t>
      </w:r>
      <w:r w:rsidR="0088407B">
        <w:t xml:space="preserve">sedimentary sequences in basins </w:t>
      </w:r>
      <w:r w:rsidR="0088407B">
        <w:fldChar w:fldCharType="begin"/>
      </w:r>
      <w:r w:rsidR="0088407B">
        <w:instrText xml:space="preserve"> ADDIN EN.CITE &lt;EndNote&gt;&lt;Cite&gt;&lt;Author&gt;Petersen&lt;/Author&gt;&lt;Year&gt;2010&lt;/Year&gt;&lt;RecNum&gt;27157&lt;/RecNum&gt;&lt;DisplayText&gt;[&lt;style face="italic"&gt;Petersen et al., &lt;/style&gt;2010]&lt;/DisplayText&gt;&lt;record&gt;&lt;rec-number&gt;27157&lt;/rec-number&gt;&lt;foreign-keys&gt;&lt;key app="EN" db-id="a000rdfvz0rwr7etrpqva9wst95x2srfsvtv" timestamp="1507087093"&gt;27157&lt;/key&gt;&lt;/foreign-keys&gt;&lt;ref-type name="Journal Article"&gt;17&lt;/ref-type&gt;&lt;contributors&gt;&lt;authors&gt;&lt;author&gt;Petersen, K. D.&lt;/author&gt;&lt;author&gt;Nielsen, S. B.&lt;/author&gt;&lt;author&gt;Clausen, O. R.&lt;/author&gt;&lt;author&gt;Stephenson, R.&lt;/author&gt;&lt;author&gt;Gerya, T.&lt;/author&gt;&lt;/authors&gt;&lt;/contributors&gt;&lt;titles&gt;&lt;title&gt;Small-Scale Mantle Convection Produces Stratigraphic Sequences in Sedimentary Basins&lt;/title&gt;&lt;secondary-title&gt;Science&lt;/secondary-title&gt;&lt;/titles&gt;&lt;periodical&gt;&lt;full-title&gt;Science&lt;/full-title&gt;&lt;/periodical&gt;&lt;pages&gt;827-830&lt;/pages&gt;&lt;volume&gt;329&lt;/volume&gt;&lt;number&gt;5993&lt;/number&gt;&lt;dates&gt;&lt;year&gt;2010&lt;/year&gt;&lt;/dates&gt;&lt;urls&gt;&lt;/urls&gt;&lt;electronic-resource-num&gt;10.1126/science.1190115&lt;/electronic-resource-num&gt;&lt;/record&gt;&lt;/Cite&gt;&lt;/EndNote&gt;</w:instrText>
      </w:r>
      <w:r w:rsidR="0088407B">
        <w:fldChar w:fldCharType="separate"/>
      </w:r>
      <w:r w:rsidR="0088407B">
        <w:rPr>
          <w:noProof/>
        </w:rPr>
        <w:t>[</w:t>
      </w:r>
      <w:r w:rsidR="0088407B" w:rsidRPr="00253148">
        <w:rPr>
          <w:i/>
          <w:noProof/>
        </w:rPr>
        <w:t xml:space="preserve">Petersen et al., </w:t>
      </w:r>
      <w:r w:rsidR="0088407B">
        <w:rPr>
          <w:noProof/>
        </w:rPr>
        <w:t>2010]</w:t>
      </w:r>
      <w:r w:rsidR="0088407B">
        <w:fldChar w:fldCharType="end"/>
      </w:r>
      <w:r w:rsidR="0088407B">
        <w:t xml:space="preserve">. As we argue later, vigorous and pronounced small-scale buoyant mantle convection is predicted by the elevated water contents along the Reykjanes Ridge, peaking beneath Iceland </w:t>
      </w:r>
      <w:r w:rsidR="0088407B">
        <w:fldChar w:fldCharType="begin"/>
      </w:r>
      <w:r w:rsidR="0088407B">
        <w:instrText xml:space="preserve"> ADDIN EN.CITE &lt;EndNote&gt;&lt;Cite&gt;&lt;Author&gt;Nichols&lt;/Author&gt;&lt;Year&gt;2002&lt;/Year&gt;&lt;RecNum&gt;26688&lt;/RecNum&gt;&lt;DisplayText&gt;[&lt;style face="italic"&gt;Nichols et al., &lt;/style&gt;2002]&lt;/DisplayText&gt;&lt;record&gt;&lt;rec-number&gt;26688&lt;/rec-number&gt;&lt;foreign-keys&gt;&lt;key app="EN" db-id="a000rdfvz0rwr7etrpqva9wst95x2srfsvtv" timestamp="1488744940"&gt;26688&lt;/key&gt;&lt;/foreign-keys&gt;&lt;ref-type name="Journal Article"&gt;17&lt;/ref-type&gt;&lt;contributors&gt;&lt;authors&gt;&lt;author&gt;Nichols, A. R. L.&lt;/author&gt;&lt;author&gt;Carroll, M. R.&lt;/author&gt;&lt;author&gt;Höskuldsson, Á&lt;/author&gt;&lt;/authors&gt;&lt;/contributors&gt;&lt;titles&gt;&lt;title&gt;Is the Iceland hot spot also wet? Evidence from the water contents of undegassed submarine and subglacial pillow basalts&lt;/title&gt;&lt;secondary-title&gt;Earth and Planetary Science Letters&lt;/secondary-title&gt;&lt;/titles&gt;&lt;periodical&gt;&lt;full-title&gt;Earth and Planetary Science Letters&lt;/full-title&gt;&lt;/periodical&gt;&lt;pages&gt;77-87&lt;/pages&gt;&lt;volume&gt;202&lt;/volume&gt;&lt;number&gt;1&lt;/number&gt;&lt;keywords&gt;&lt;keyword&gt;Iceland&lt;/keyword&gt;&lt;keyword&gt;Reykjanes Ridge&lt;/keyword&gt;&lt;keyword&gt;subglacial basaltic glasses&lt;/keyword&gt;&lt;keyword&gt;volcanic glass&lt;/keyword&gt;&lt;keyword&gt;water content&lt;/keyword&gt;&lt;/keywords&gt;&lt;dates&gt;&lt;year&gt;2002&lt;/year&gt;&lt;pub-dates&gt;&lt;date&gt;8/30/&lt;/date&gt;&lt;/pub-dates&gt;&lt;/dates&gt;&lt;isbn&gt;0012-821X&lt;/isbn&gt;&lt;urls&gt;&lt;related-urls&gt;&lt;url&gt;http://www.sciencedirect.com/science/article/pii/S0012821X02007586&lt;/url&gt;&lt;/related-urls&gt;&lt;/urls&gt;&lt;electronic-resource-num&gt;http://dx.doi.org/10.1016/S0012-821X(02)00758-6&lt;/electronic-resource-num&gt;&lt;/record&gt;&lt;/Cite&gt;&lt;/EndNote&gt;</w:instrText>
      </w:r>
      <w:r w:rsidR="0088407B">
        <w:fldChar w:fldCharType="separate"/>
      </w:r>
      <w:r w:rsidR="0088407B">
        <w:rPr>
          <w:noProof/>
        </w:rPr>
        <w:t>[</w:t>
      </w:r>
      <w:r w:rsidR="0088407B" w:rsidRPr="00253148">
        <w:rPr>
          <w:i/>
          <w:noProof/>
        </w:rPr>
        <w:t xml:space="preserve">Nichols et al., </w:t>
      </w:r>
      <w:r w:rsidR="0088407B">
        <w:rPr>
          <w:noProof/>
        </w:rPr>
        <w:t>2002]</w:t>
      </w:r>
      <w:r w:rsidR="0088407B">
        <w:fldChar w:fldCharType="end"/>
      </w:r>
      <w:r w:rsidR="0088407B">
        <w:t xml:space="preserve">, which lead to a </w:t>
      </w:r>
      <w:r w:rsidR="00BB32D2">
        <w:t>pronounced</w:t>
      </w:r>
      <w:r w:rsidR="0088407B">
        <w:t xml:space="preserve"> lowering of the mantle solidus </w:t>
      </w:r>
      <w:r w:rsidR="009916DD">
        <w:t xml:space="preserve">temperature </w:t>
      </w:r>
      <w:r w:rsidR="0088407B">
        <w:t xml:space="preserve">by hundreds of degrees </w:t>
      </w:r>
      <w:r w:rsidR="0088407B">
        <w:fldChar w:fldCharType="begin"/>
      </w:r>
      <w:r w:rsidR="0088407B">
        <w:instrText xml:space="preserve"> ADDIN EN.CITE &lt;EndNote&gt;&lt;Cite&gt;&lt;Author&gt;Katz&lt;/Author&gt;&lt;Year&gt;2003&lt;/Year&gt;&lt;RecNum&gt;26988&lt;/RecNum&gt;&lt;DisplayText&gt;[&lt;style face="italic"&gt;Katz et al., &lt;/style&gt;2003]&lt;/DisplayText&gt;&lt;record&gt;&lt;rec-number&gt;26988&lt;/rec-number&gt;&lt;foreign-keys&gt;&lt;key app="EN" db-id="a000rdfvz0rwr7etrpqva9wst95x2srfsvtv" timestamp="1488744989"&gt;26988&lt;/key&gt;&lt;/foreign-keys&gt;&lt;ref-type name="Journal Article"&gt;17&lt;/ref-type&gt;&lt;contributors&gt;&lt;authors&gt;&lt;author&gt;Katz, Richard F.&lt;/author&gt;&lt;author&gt;Spiegelman, Marc&lt;/author&gt;&lt;author&gt;Langmuir, Charles H.&lt;/author&gt;&lt;/authors&gt;&lt;/contributors&gt;&lt;titles&gt;&lt;title&gt;A new parameterization of hydrous mantle melting&lt;/title&gt;&lt;secondary-title&gt;Geochemistry, Geophysics, Geosystems&lt;/secondary-title&gt;&lt;/titles&gt;&lt;periodical&gt;&lt;full-title&gt;Geochemistry, Geophysics, Geosystems&lt;/full-title&gt;&lt;/periodical&gt;&lt;pages&gt;n/a-n/a&lt;/pages&gt;&lt;volume&gt;4&lt;/volume&gt;&lt;number&gt;9&lt;/number&gt;&lt;keywords&gt;&lt;keyword&gt;Mantle&lt;/keyword&gt;&lt;keyword&gt;hydrous&lt;/keyword&gt;&lt;keyword&gt;melt&lt;/keyword&gt;&lt;keyword&gt;parameterization&lt;/keyword&gt;&lt;keyword&gt;cpx&lt;/keyword&gt;&lt;keyword&gt;peridotite&lt;/keyword&gt;&lt;keyword&gt;3230 Mathematical Geophysics: Numerical solutions&lt;/keyword&gt;&lt;keyword&gt;3640 Igneous petrology&lt;/keyword&gt;&lt;/keywords&gt;&lt;dates&gt;&lt;year&gt;2003&lt;/year&gt;&lt;/dates&gt;&lt;isbn&gt;1525-2027&lt;/isbn&gt;&lt;urls&gt;&lt;related-urls&gt;&lt;url&gt;http://dx.doi.org/10.1029/2002GC000433&lt;/url&gt;&lt;/related-urls&gt;&lt;/urls&gt;&lt;electronic-resource-num&gt;10.1029/2002GC000433&lt;/electronic-resource-num&gt;&lt;modified-date&gt;1073&lt;/modified-date&gt;&lt;/record&gt;&lt;/Cite&gt;&lt;/EndNote&gt;</w:instrText>
      </w:r>
      <w:r w:rsidR="0088407B">
        <w:fldChar w:fldCharType="separate"/>
      </w:r>
      <w:r w:rsidR="0088407B">
        <w:rPr>
          <w:noProof/>
        </w:rPr>
        <w:t>[</w:t>
      </w:r>
      <w:r w:rsidR="0088407B" w:rsidRPr="00253148">
        <w:rPr>
          <w:i/>
          <w:noProof/>
        </w:rPr>
        <w:t xml:space="preserve">Katz et al., </w:t>
      </w:r>
      <w:r w:rsidR="0088407B">
        <w:rPr>
          <w:noProof/>
        </w:rPr>
        <w:t>2003]</w:t>
      </w:r>
      <w:r w:rsidR="0088407B">
        <w:fldChar w:fldCharType="end"/>
      </w:r>
      <w:r w:rsidR="0088407B">
        <w:t xml:space="preserve"> and a lowering of mantle viscosity by at least two orders of magnitude </w:t>
      </w:r>
      <w:r w:rsidR="0088407B">
        <w:fldChar w:fldCharType="begin"/>
      </w:r>
      <w:r w:rsidR="0088407B">
        <w:instrText xml:space="preserve"> ADDIN EN.CITE &lt;EndNote&gt;&lt;Cite&gt;&lt;Author&gt;Hirth&lt;/Author&gt;&lt;Year&gt;1996&lt;/Year&gt;&lt;RecNum&gt;21593&lt;/RecNum&gt;&lt;DisplayText&gt;[&lt;style face="italic"&gt;Hirth and Kohlstedt, &lt;/style&gt;1996]&lt;/DisplayText&gt;&lt;record&gt;&lt;rec-number&gt;21593&lt;/rec-number&gt;&lt;foreign-keys&gt;&lt;key app="EN" db-id="a000rdfvz0rwr7etrpqva9wst95x2srfsvtv" timestamp="1488744247"&gt;21593&lt;/key&gt;&lt;/foreign-keys&gt;&lt;ref-type name="Journal Article"&gt;17&lt;/ref-type&gt;&lt;contributors&gt;&lt;authors&gt;&lt;author&gt;Greg Hirth&lt;/author&gt;&lt;author&gt;David L. Kohlstedt&lt;/author&gt;&lt;/authors&gt;&lt;/contributors&gt;&lt;titles&gt;&lt;title&gt;Water in the oceanic upper mantle: implications for rheology, melt extraction and the evolution of the lithosphere&lt;/title&gt;&lt;secondary-title&gt;Earth and Planetary Science Letters&lt;/secondary-title&gt;&lt;/titles&gt;&lt;periodical&gt;&lt;full-title&gt;Earth and Planetary Science Letters&lt;/full-title&gt;&lt;/periodical&gt;&lt;pages&gt;93-108&lt;/pages&gt;&lt;volume&gt;144&lt;/volume&gt;&lt;dates&gt;&lt;year&gt;1996&lt;/year&gt;&lt;/dates&gt;&lt;urls&gt;&lt;/urls&gt;&lt;/record&gt;&lt;/Cite&gt;&lt;/EndNote&gt;</w:instrText>
      </w:r>
      <w:r w:rsidR="0088407B">
        <w:fldChar w:fldCharType="separate"/>
      </w:r>
      <w:r w:rsidR="0088407B">
        <w:rPr>
          <w:noProof/>
        </w:rPr>
        <w:t>[</w:t>
      </w:r>
      <w:r w:rsidR="0088407B" w:rsidRPr="00C9610A">
        <w:rPr>
          <w:i/>
          <w:noProof/>
        </w:rPr>
        <w:t xml:space="preserve">Hirth and Kohlstedt, </w:t>
      </w:r>
      <w:r w:rsidR="0088407B">
        <w:rPr>
          <w:noProof/>
        </w:rPr>
        <w:t>1996]</w:t>
      </w:r>
      <w:r w:rsidR="0088407B">
        <w:fldChar w:fldCharType="end"/>
      </w:r>
      <w:r w:rsidR="0088407B">
        <w:t>. Especially strong e</w:t>
      </w:r>
      <w:r w:rsidR="00BB32D2">
        <w:t xml:space="preserve">pisodic convective cells, promoted by an enhanced volatile content </w:t>
      </w:r>
      <w:r w:rsidR="00BB32D2">
        <w:fldChar w:fldCharType="begin"/>
      </w:r>
      <w:r w:rsidR="00BB32D2">
        <w:instrText xml:space="preserve"> ADDIN EN.CITE &lt;EndNote&gt;&lt;Cite&gt;&lt;Author&gt;Nichols&lt;/Author&gt;&lt;Year&gt;2002&lt;/Year&gt;&lt;RecNum&gt;26688&lt;/RecNum&gt;&lt;DisplayText&gt;[&lt;style face="italic"&gt;Nichols et al., &lt;/style&gt;2002]&lt;/DisplayText&gt;&lt;record&gt;&lt;rec-number&gt;26688&lt;/rec-number&gt;&lt;foreign-keys&gt;&lt;key app="EN" db-id="a000rdfvz0rwr7etrpqva9wst95x2srfsvtv" timestamp="1488744940"&gt;26688&lt;/key&gt;&lt;/foreign-keys&gt;&lt;ref-type name="Journal Article"&gt;17&lt;/ref-type&gt;&lt;contributors&gt;&lt;authors&gt;&lt;author&gt;Nichols, A. R. L.&lt;/author&gt;&lt;author&gt;Carroll, M. R.&lt;/author&gt;&lt;author&gt;Höskuldsson, Á&lt;/author&gt;&lt;/authors&gt;&lt;/contributors&gt;&lt;titles&gt;&lt;title&gt;Is the Iceland hot spot also wet? Evidence from the water contents of undegassed submarine and subglacial pillow basalts&lt;/title&gt;&lt;secondary-title&gt;Earth and Planetary Science Letters&lt;/secondary-title&gt;&lt;/titles&gt;&lt;periodical&gt;&lt;full-title&gt;Earth and Planetary Science Letters&lt;/full-title&gt;&lt;/periodical&gt;&lt;pages&gt;77-87&lt;/pages&gt;&lt;volume&gt;202&lt;/volume&gt;&lt;number&gt;1&lt;/number&gt;&lt;keywords&gt;&lt;keyword&gt;Iceland&lt;/keyword&gt;&lt;keyword&gt;Reykjanes Ridge&lt;/keyword&gt;&lt;keyword&gt;subglacial basaltic glasses&lt;/keyword&gt;&lt;keyword&gt;volcanic glass&lt;/keyword&gt;&lt;keyword&gt;water content&lt;/keyword&gt;&lt;/keywords&gt;&lt;dates&gt;&lt;year&gt;2002&lt;/year&gt;&lt;pub-dates&gt;&lt;date&gt;8/30/&lt;/date&gt;&lt;/pub-dates&gt;&lt;/dates&gt;&lt;isbn&gt;0012-821X&lt;/isbn&gt;&lt;urls&gt;&lt;related-urls&gt;&lt;url&gt;http://www.sciencedirect.com/science/article/pii/S0012821X02007586&lt;/url&gt;&lt;/related-urls&gt;&lt;/urls&gt;&lt;electronic-resource-num&gt;http://dx.doi.org/10.1016/S0012-821X(02)00758-6&lt;/electronic-resource-num&gt;&lt;/record&gt;&lt;/Cite&gt;&lt;/EndNote&gt;</w:instrText>
      </w:r>
      <w:r w:rsidR="00BB32D2">
        <w:fldChar w:fldCharType="separate"/>
      </w:r>
      <w:r w:rsidR="00BB32D2">
        <w:rPr>
          <w:noProof/>
        </w:rPr>
        <w:t>[</w:t>
      </w:r>
      <w:r w:rsidR="00BB32D2" w:rsidRPr="00BB32D2">
        <w:rPr>
          <w:i/>
          <w:noProof/>
        </w:rPr>
        <w:t xml:space="preserve">Nichols et al., </w:t>
      </w:r>
      <w:r w:rsidR="00BB32D2">
        <w:rPr>
          <w:noProof/>
        </w:rPr>
        <w:t>2002]</w:t>
      </w:r>
      <w:r w:rsidR="00BB32D2">
        <w:fldChar w:fldCharType="end"/>
      </w:r>
      <w:r w:rsidR="00BB32D2">
        <w:t xml:space="preserve"> lowering of the</w:t>
      </w:r>
      <w:r w:rsidR="0088407B">
        <w:t xml:space="preserve"> mantle solidus and viscosity, could lead to uplift and subsidence events affecting the regional sediment stratigraphy and correlating with the V-shaped ridges, which we also propose are generated by this mechanism </w:t>
      </w:r>
      <w:r w:rsidR="0088407B">
        <w:fldChar w:fldCharType="begin"/>
      </w:r>
      <w:r w:rsidR="0088407B">
        <w:instrText xml:space="preserve"> ADDIN EN.CITE &lt;EndNote&gt;&lt;Cite&gt;&lt;Author&gt;Martinez&lt;/Author&gt;&lt;Year&gt;2017&lt;/Year&gt;&lt;RecNum&gt;27018&lt;/RecNum&gt;&lt;DisplayText&gt;[&lt;style face="italic"&gt;Martinez and Hey, &lt;/style&gt;2017]&lt;/DisplayText&gt;&lt;record&gt;&lt;rec-number&gt;27018&lt;/rec-number&gt;&lt;foreign-keys&gt;&lt;key app="EN" db-id="a000rdfvz0rwr7etrpqva9wst95x2srfsvtv" timestamp="1488744992"&gt;27018&lt;/key&gt;&lt;/foreign-keys&gt;&lt;ref-type name="Journal Article"&gt;17&lt;/ref-type&gt;&lt;contributors&gt;&lt;authors&gt;&lt;author&gt;Martinez, Fernando&lt;/author&gt;&lt;author&gt;Hey, Richard&lt;/author&gt;&lt;/authors&gt;&lt;/contributors&gt;&lt;titles&gt;&lt;title&gt;Propagating buoyant mantle upwelling on the Reykjanes Ridge&lt;/title&gt;&lt;secondary-title&gt;Earth and Planetary Science Letters&lt;/secondary-title&gt;&lt;/titles&gt;&lt;periodical&gt;&lt;full-title&gt;Earth and Planetary Science Letters&lt;/full-title&gt;&lt;/periodical&gt;&lt;pages&gt;10-22&lt;/pages&gt;&lt;volume&gt;457&lt;/volume&gt;&lt;keywords&gt;&lt;keyword&gt;plate boundary processes&lt;/keyword&gt;&lt;keyword&gt;mid-ocean ridges&lt;/keyword&gt;&lt;keyword&gt;mantle plumes&lt;/keyword&gt;&lt;/keywords&gt;&lt;dates&gt;&lt;year&gt;2017&lt;/year&gt;&lt;/dates&gt;&lt;isbn&gt;0012-821X&lt;/isbn&gt;&lt;urls&gt;&lt;related-urls&gt;&lt;url&gt;http://www.sciencedirect.com/science/article/pii/S0012821X16305489&lt;/url&gt;&lt;/related-urls&gt;&lt;/urls&gt;&lt;electronic-resource-num&gt;http://dx.doi.org/10.1016/j.epsl.2016.09.057&lt;/electronic-resource-num&gt;&lt;/record&gt;&lt;/Cite&gt;&lt;/EndNote&gt;</w:instrText>
      </w:r>
      <w:r w:rsidR="0088407B">
        <w:fldChar w:fldCharType="separate"/>
      </w:r>
      <w:r w:rsidR="0088407B">
        <w:rPr>
          <w:noProof/>
        </w:rPr>
        <w:t>[</w:t>
      </w:r>
      <w:r w:rsidR="0088407B" w:rsidRPr="005E38B9">
        <w:rPr>
          <w:i/>
          <w:noProof/>
        </w:rPr>
        <w:t xml:space="preserve">Martinez and Hey, </w:t>
      </w:r>
      <w:r w:rsidR="0088407B">
        <w:rPr>
          <w:noProof/>
        </w:rPr>
        <w:t>2017]</w:t>
      </w:r>
      <w:r w:rsidR="0088407B">
        <w:fldChar w:fldCharType="end"/>
      </w:r>
      <w:r w:rsidR="0088407B">
        <w:t>.</w:t>
      </w:r>
      <w:r w:rsidR="006D0D11">
        <w:t xml:space="preserve"> Thus</w:t>
      </w:r>
      <w:r w:rsidR="00FB52F0">
        <w:t>,</w:t>
      </w:r>
      <w:r w:rsidR="006D0D11">
        <w:t xml:space="preserve"> the locally-produced upper mantle small-scale convective instabilities can explain the uplift and subsidence events affecting the Greenland-Iceland-Faroe ridge </w:t>
      </w:r>
      <w:r w:rsidR="00FB52F0">
        <w:t xml:space="preserve">and North Atlantic basin stratigraphy </w:t>
      </w:r>
      <w:r w:rsidR="006D0D11">
        <w:t xml:space="preserve">as well as </w:t>
      </w:r>
      <w:r w:rsidR="00DA382F">
        <w:t xml:space="preserve">explain </w:t>
      </w:r>
      <w:r w:rsidR="006D0D11">
        <w:t xml:space="preserve">the formation of crustal V-shaped ridges. </w:t>
      </w:r>
    </w:p>
    <w:p w14:paraId="376F3303" w14:textId="77777777" w:rsidR="00FB52F0" w:rsidRDefault="00FB52F0" w:rsidP="00D46794"/>
    <w:p w14:paraId="65E3E593" w14:textId="24750745" w:rsidR="00E26F40" w:rsidRPr="00AF5AC7" w:rsidRDefault="00E26F40" w:rsidP="00D46794">
      <w:pPr>
        <w:rPr>
          <w:b/>
        </w:rPr>
      </w:pPr>
      <w:r w:rsidRPr="00E26F40">
        <w:rPr>
          <w:b/>
        </w:rPr>
        <w:t>A new model: P</w:t>
      </w:r>
      <w:r w:rsidR="007210F7">
        <w:rPr>
          <w:b/>
        </w:rPr>
        <w:t xml:space="preserve">late boundary processes, </w:t>
      </w:r>
      <w:r w:rsidRPr="00E26F40">
        <w:rPr>
          <w:b/>
        </w:rPr>
        <w:t>small-scale buoyant mantle advection</w:t>
      </w:r>
      <w:r w:rsidR="007210F7">
        <w:rPr>
          <w:b/>
        </w:rPr>
        <w:t xml:space="preserve"> and changing plate kinematics</w:t>
      </w:r>
      <w:r w:rsidRPr="00E26F40">
        <w:rPr>
          <w:b/>
        </w:rPr>
        <w:t xml:space="preserve"> </w:t>
      </w:r>
      <w:r w:rsidR="007210F7">
        <w:rPr>
          <w:b/>
        </w:rPr>
        <w:t>superimposed on a broad and passive mantle anomaly</w:t>
      </w:r>
      <w:r w:rsidRPr="00E26F40">
        <w:rPr>
          <w:b/>
        </w:rPr>
        <w:t>.</w:t>
      </w:r>
    </w:p>
    <w:p w14:paraId="64189E44" w14:textId="4EB9BD1F" w:rsidR="00217810" w:rsidRDefault="00E26F40" w:rsidP="00D46794">
      <w:r>
        <w:t>Our proposal for a non-</w:t>
      </w:r>
      <w:r w:rsidR="00AF5AC7">
        <w:t xml:space="preserve">mantle </w:t>
      </w:r>
      <w:r>
        <w:t xml:space="preserve">plume model for the </w:t>
      </w:r>
      <w:r w:rsidR="0067113B">
        <w:t xml:space="preserve">dynamic features of the </w:t>
      </w:r>
      <w:r>
        <w:t xml:space="preserve">Reykjanes Ridge is based on the observed ability of processes that have been documented at normal mid-ocean ridges to account for </w:t>
      </w:r>
      <w:r w:rsidR="002E7B26">
        <w:t>rapid plate boundary</w:t>
      </w:r>
      <w:r>
        <w:t xml:space="preserve"> evolution</w:t>
      </w:r>
      <w:r w:rsidR="002E7B26">
        <w:t xml:space="preserve"> and changes in crustal thickness</w:t>
      </w:r>
      <w:r>
        <w:t xml:space="preserve">. Yet clearly something else is going on as otherwise the Reykjanes Ridge would be a normal mid-ocean ridge.  </w:t>
      </w:r>
      <w:r w:rsidR="00166162">
        <w:t xml:space="preserve">A significant anomalous feature of the North Atlantic basin is a large regional basement depth anomaly </w:t>
      </w:r>
      <w:r w:rsidR="00AF5AC7">
        <w:t>peaking</w:t>
      </w:r>
      <w:r w:rsidR="00166162">
        <w:t xml:space="preserve"> beneath Iceland and extending at least to the Jan M</w:t>
      </w:r>
      <w:r w:rsidR="00AF5AC7">
        <w:t>a</w:t>
      </w:r>
      <w:r w:rsidR="00166162">
        <w:t xml:space="preserve">yen </w:t>
      </w:r>
      <w:r w:rsidR="00AF5AC7">
        <w:t xml:space="preserve">Fracture Zone to the north and the Charlie Gibbs Fracture Zone to the south. </w:t>
      </w:r>
      <w:r w:rsidR="00A861DB">
        <w:t>A</w:t>
      </w:r>
      <w:r w:rsidR="000A0865">
        <w:t xml:space="preserve">nomalous depths </w:t>
      </w:r>
      <w:r w:rsidR="00D547CD">
        <w:t xml:space="preserve">and associated gravity anomalies </w:t>
      </w:r>
      <w:r w:rsidR="000A0865">
        <w:t xml:space="preserve">have been recognized </w:t>
      </w:r>
      <w:r w:rsidR="00A861DB">
        <w:t xml:space="preserve">extending beyond these areas </w:t>
      </w:r>
      <w:r w:rsidR="000A0865">
        <w:t>and attributed to an upper mantle anomaly, with possibly moderately elevated temperatures</w:t>
      </w:r>
      <w:r w:rsidR="005E7AF4">
        <w:t xml:space="preserve"> (~75°C) </w:t>
      </w:r>
      <w:r w:rsidR="000A0865">
        <w:t xml:space="preserve"> </w:t>
      </w:r>
      <w:r w:rsidR="000A0865">
        <w:fldChar w:fldCharType="begin"/>
      </w:r>
      <w:r w:rsidR="000A0865">
        <w:instrText xml:space="preserve"> ADDIN EN.CITE &lt;EndNote&gt;&lt;Cite&gt;&lt;Author&gt;Cochran&lt;/Author&gt;&lt;Year&gt;1978&lt;/Year&gt;&lt;RecNum&gt;27179&lt;/RecNum&gt;&lt;DisplayText&gt;[&lt;style face="italic"&gt;Cochran and Talwani, &lt;/style&gt;1978]&lt;/DisplayText&gt;&lt;record&gt;&lt;rec-number&gt;27179&lt;/rec-number&gt;&lt;foreign-keys&gt;&lt;key app="EN" db-id="a000rdfvz0rwr7etrpqva9wst95x2srfsvtv" timestamp="1510596826"&gt;27179&lt;/key&gt;&lt;/foreign-keys&gt;&lt;ref-type name="Journal Article"&gt;17&lt;/ref-type&gt;&lt;contributors&gt;&lt;authors&gt;&lt;author&gt;Cochran, James R.&lt;/author&gt;&lt;author&gt;Talwani, Manik&lt;/author&gt;&lt;/authors&gt;&lt;/contributors&gt;&lt;titles&gt;&lt;title&gt;Gravity anomalies, regional elevation, and the deep structure of the North Atlantic&lt;/title&gt;&lt;secondary-title&gt;Journal of Geophysical Research: Solid Earth&lt;/secondary-title&gt;&lt;/titles&gt;&lt;periodical&gt;&lt;full-title&gt;Journal of Geophysical Research: Solid Earth&lt;/full-title&gt;&lt;/periodical&gt;&lt;pages&gt;4907-4924&lt;/pages&gt;&lt;volume&gt;83&lt;/volume&gt;&lt;number&gt;B10&lt;/number&gt;&lt;keywords&gt;&lt;keyword&gt;1205 Geodesy and Gravity: Relations of gravity observations to tectonics and isostasy&lt;/keyword&gt;&lt;keyword&gt;7250 Tectonophysics: Structure of the lithosphere&lt;/keyword&gt;&lt;keyword&gt;9325 Information Related to Geographic Region: Atlantic Ocean&lt;/keyword&gt;&lt;/keywords&gt;&lt;dates&gt;&lt;year&gt;1978&lt;/year&gt;&lt;/dates&gt;&lt;isbn&gt;2156-2202&lt;/isbn&gt;&lt;urls&gt;&lt;related-urls&gt;&lt;url&gt;http://dx.doi.org/10.1029/JB083iB10p04907&lt;/url&gt;&lt;/related-urls&gt;&lt;/urls&gt;&lt;electronic-resource-num&gt;10.1029/JB083iB10p04907&lt;/electronic-resource-num&gt;&lt;/record&gt;&lt;/Cite&gt;&lt;/EndNote&gt;</w:instrText>
      </w:r>
      <w:r w:rsidR="000A0865">
        <w:fldChar w:fldCharType="separate"/>
      </w:r>
      <w:r w:rsidR="000A0865">
        <w:rPr>
          <w:noProof/>
        </w:rPr>
        <w:t>[</w:t>
      </w:r>
      <w:r w:rsidR="000A0865" w:rsidRPr="000A0865">
        <w:rPr>
          <w:i/>
          <w:noProof/>
        </w:rPr>
        <w:t xml:space="preserve">Cochran and Talwani, </w:t>
      </w:r>
      <w:r w:rsidR="000A0865">
        <w:rPr>
          <w:noProof/>
        </w:rPr>
        <w:t>1978]</w:t>
      </w:r>
      <w:r w:rsidR="000A0865">
        <w:fldChar w:fldCharType="end"/>
      </w:r>
      <w:r w:rsidR="00A861DB">
        <w:t xml:space="preserve">. Combining these two elements we propose that the anomalous features of the North Atlantic basin can be explained by kinematic </w:t>
      </w:r>
      <w:r w:rsidR="0014450C">
        <w:t>changes</w:t>
      </w:r>
      <w:r w:rsidR="00A861DB">
        <w:t>, plate boundary processes and small-scale buoyant mantle convection superimposed on a regional upper mantle anomaly</w:t>
      </w:r>
      <w:r w:rsidR="00670AB1">
        <w:t xml:space="preserve"> that itself is relatively passive (that is</w:t>
      </w:r>
      <w:r w:rsidR="00967073">
        <w:t>,</w:t>
      </w:r>
      <w:r w:rsidR="00670AB1">
        <w:t xml:space="preserve"> slowly evolving relative to the </w:t>
      </w:r>
      <w:r w:rsidR="001C0766">
        <w:t>kinematic, plate boundary and small-scale convection)</w:t>
      </w:r>
      <w:r w:rsidR="00A861DB">
        <w:t xml:space="preserve">. </w:t>
      </w:r>
      <w:r w:rsidR="000D7D09">
        <w:t xml:space="preserve">In this model, small-scale buoyant </w:t>
      </w:r>
      <w:r w:rsidR="00D85208">
        <w:t xml:space="preserve">mantle </w:t>
      </w:r>
      <w:r w:rsidR="000D7D09">
        <w:t xml:space="preserve">advection is a primary cause of excess melting enhanced by elevated mantle volatile </w:t>
      </w:r>
      <w:r w:rsidR="00967073">
        <w:t>concentrations</w:t>
      </w:r>
      <w:r w:rsidR="000D7D09">
        <w:t xml:space="preserve"> increasing toward and peaking beneath Iceland</w:t>
      </w:r>
      <w:r w:rsidR="00967073">
        <w:t xml:space="preserve"> and possibly moderately elevated temperatures</w:t>
      </w:r>
      <w:r w:rsidR="000D7D09">
        <w:t xml:space="preserve">. </w:t>
      </w:r>
      <w:r w:rsidR="00967073">
        <w:t>The</w:t>
      </w:r>
      <w:r w:rsidR="00D85208">
        <w:t xml:space="preserve"> </w:t>
      </w:r>
      <w:r w:rsidR="00967073">
        <w:t xml:space="preserve">compositional </w:t>
      </w:r>
      <w:r w:rsidR="00D85208">
        <w:t>gradient</w:t>
      </w:r>
      <w:r w:rsidR="00967073">
        <w:t>s</w:t>
      </w:r>
      <w:r w:rsidR="00D85208">
        <w:t xml:space="preserve"> </w:t>
      </w:r>
      <w:r w:rsidR="00967073">
        <w:t xml:space="preserve">create even more pronounced gradients </w:t>
      </w:r>
      <w:r w:rsidR="00D85208">
        <w:t xml:space="preserve">in mantle properties </w:t>
      </w:r>
      <w:r w:rsidR="00967073">
        <w:t>(solidus temperature and viscosity) that drive</w:t>
      </w:r>
      <w:r w:rsidR="00D85208">
        <w:t xml:space="preserve"> convective instabilities </w:t>
      </w:r>
      <w:r w:rsidR="007210F7">
        <w:t xml:space="preserve">rapidly </w:t>
      </w:r>
      <w:r w:rsidR="00D85208">
        <w:t xml:space="preserve">along the ridge axis in a wave-like manner, without actual along-axis flow of mantle material. </w:t>
      </w:r>
      <w:r w:rsidR="00967073">
        <w:t xml:space="preserve">The wave-like propagation of convective instabilities </w:t>
      </w:r>
      <w:r w:rsidR="00A248AE">
        <w:t xml:space="preserve">along a long and linear ridge axis </w:t>
      </w:r>
      <w:r w:rsidR="00967073">
        <w:t>removes the need for</w:t>
      </w:r>
      <w:r w:rsidR="00785722">
        <w:t xml:space="preserve"> extreme upwelling rates beneath a mantle plume stem, obviating the need for a highly viscous dehydration layer to defect the rapidly rising plume and avoid unrealistic and unobserved crustal thicknesses beneath Iceland.</w:t>
      </w:r>
      <w:r w:rsidR="007210F7">
        <w:t xml:space="preserve"> </w:t>
      </w:r>
      <w:r w:rsidR="00A6679A">
        <w:t xml:space="preserve">Below we </w:t>
      </w:r>
      <w:r w:rsidR="008735E6">
        <w:t>develop</w:t>
      </w:r>
      <w:r w:rsidR="00A6679A">
        <w:t xml:space="preserve"> each part of this new model focusing on geologic and geophysical observations that support it</w:t>
      </w:r>
      <w:r w:rsidR="008735E6">
        <w:t xml:space="preserve">, as geodynamic experiments have only begun to </w:t>
      </w:r>
      <w:r w:rsidR="00812C7B">
        <w:t>explore</w:t>
      </w:r>
      <w:r w:rsidR="008735E6">
        <w:t xml:space="preserve"> its physical mechanisms.</w:t>
      </w:r>
    </w:p>
    <w:p w14:paraId="695E58FF" w14:textId="3587D09D" w:rsidR="003B0A21" w:rsidRPr="009A77ED" w:rsidRDefault="009A77ED" w:rsidP="00D46794">
      <w:pPr>
        <w:rPr>
          <w:b/>
        </w:rPr>
      </w:pPr>
      <w:r w:rsidRPr="009A77ED">
        <w:rPr>
          <w:b/>
        </w:rPr>
        <w:t>Asymmetric Crustal Accretion</w:t>
      </w:r>
    </w:p>
    <w:p w14:paraId="22D737E3" w14:textId="4076719F" w:rsidR="009A77ED" w:rsidRDefault="009A77ED" w:rsidP="00D46794">
      <w:r>
        <w:lastRenderedPageBreak/>
        <w:t xml:space="preserve">Recent marine geophysical surveys </w:t>
      </w:r>
      <w:r w:rsidR="006A046E">
        <w:fldChar w:fldCharType="begin"/>
      </w:r>
      <w:r w:rsidR="006E29AF">
        <w:instrText xml:space="preserve"> ADDIN EN.CITE &lt;EndNote&gt;&lt;Cite&gt;&lt;Author&gt;Benediktsdóttir&lt;/Author&gt;&lt;Year&gt;2012&lt;/Year&gt;&lt;RecNum&gt;25165&lt;/RecNum&gt;&lt;DisplayText&gt;[&lt;style face="italic"&gt;Benediktsdóttir et al., &lt;/style&gt;2012; &lt;style face="italic"&gt;Hey et al., &lt;/style&gt;2010]&lt;/DisplayText&gt;&lt;record&gt;&lt;rec-number&gt;25165&lt;/rec-number&gt;&lt;foreign-keys&gt;&lt;key app="EN" db-id="a000rdfvz0rwr7etrpqva9wst95x2srfsvtv" timestamp="1488744787"&gt;25165&lt;/key&gt;&lt;/foreign-keys&gt;&lt;ref-type name="Journal Article"&gt;17&lt;/ref-type&gt;&lt;contributors&gt;&lt;authors&gt;&lt;author&gt;Á. Benediktsdóttir&lt;/author&gt;&lt;author&gt;R. Hey&lt;/author&gt;&lt;author&gt;F. Martinez&lt;/author&gt;&lt;author&gt;Á. Höskuldsson&lt;/author&gt;&lt;/authors&gt;&lt;/contributors&gt;&lt;titles&gt;&lt;title&gt;Detailed Tectonic Evolution of the Reykjanes Ridge During the Past 15 Ma&lt;/title&gt;&lt;secondary-title&gt;Geochemistry Geophysics Geosystems&lt;/secondary-title&gt;&lt;/titles&gt;&lt;periodical&gt;&lt;full-title&gt;Geochemistry Geophysics Geosystems&lt;/full-title&gt;&lt;abbr-1&gt;Geochem. Geophys. Geosyst.&lt;/abbr-1&gt;&lt;/periodical&gt;&lt;pages&gt;Q02008, doi:10.1029/2011GC003948&lt;/pages&gt;&lt;volume&gt;13&lt;/volume&gt;&lt;dates&gt;&lt;year&gt;2012&lt;/year&gt;&lt;/dates&gt;&lt;urls&gt;&lt;/urls&gt;&lt;/record&gt;&lt;/Cite&gt;&lt;Cite&gt;&lt;Author&gt;Hey&lt;/Author&gt;&lt;Year&gt;2010&lt;/Year&gt;&lt;RecNum&gt;25535&lt;/RecNum&gt;&lt;record&gt;&lt;rec-number&gt;25535&lt;/rec-number&gt;&lt;foreign-keys&gt;&lt;key app="EN" db-id="a000rdfvz0rwr7etrpqva9wst95x2srfsvtv" timestamp="1488744817"&gt;25535&lt;/key&gt;&lt;/foreign-keys&gt;&lt;ref-type name="Journal Article"&gt;17&lt;/ref-type&gt;&lt;contributors&gt;&lt;authors&gt;&lt;author&gt;Hey, R.&lt;/author&gt;&lt;author&gt;Martinez, F.&lt;/author&gt;&lt;author&gt;Höskuldsson, Á.&lt;/author&gt;&lt;author&gt;Benediktsdóttir, Á.&lt;/author&gt;&lt;/authors&gt;&lt;/contributors&gt;&lt;titles&gt;&lt;title&gt;Propagating rift model for the V-shaped ridges south of Iceland&lt;/title&gt;&lt;secondary-title&gt;Geochemistry Geophysics Geosystems&lt;/secondary-title&gt;&lt;/titles&gt;&lt;periodical&gt;&lt;full-title&gt;Geochemistry Geophysics Geosystems&lt;/full-title&gt;&lt;abbr-1&gt;Geochem. Geophys. Geosyst.&lt;/abbr-1&gt;&lt;/periodical&gt;&lt;pages&gt;Q03011&lt;/pages&gt;&lt;volume&gt;11&lt;/volume&gt;&lt;number&gt;3&lt;/number&gt;&lt;dates&gt;&lt;year&gt;2010&lt;/year&gt;&lt;/dates&gt;&lt;isbn&gt;1525-2027&lt;/isbn&gt;&lt;urls&gt;&lt;/urls&gt;&lt;/record&gt;&lt;/Cite&gt;&lt;/EndNote&gt;</w:instrText>
      </w:r>
      <w:r w:rsidR="006A046E">
        <w:fldChar w:fldCharType="separate"/>
      </w:r>
      <w:r w:rsidR="006E29AF">
        <w:rPr>
          <w:noProof/>
        </w:rPr>
        <w:t>[</w:t>
      </w:r>
      <w:r w:rsidR="006E29AF" w:rsidRPr="006E29AF">
        <w:rPr>
          <w:i/>
          <w:noProof/>
        </w:rPr>
        <w:t xml:space="preserve">Benediktsdóttir et al., </w:t>
      </w:r>
      <w:r w:rsidR="006E29AF">
        <w:rPr>
          <w:noProof/>
        </w:rPr>
        <w:t xml:space="preserve">2012; </w:t>
      </w:r>
      <w:r w:rsidR="006E29AF" w:rsidRPr="006E29AF">
        <w:rPr>
          <w:i/>
          <w:noProof/>
        </w:rPr>
        <w:t xml:space="preserve">Hey et al., </w:t>
      </w:r>
      <w:r w:rsidR="006E29AF">
        <w:rPr>
          <w:noProof/>
        </w:rPr>
        <w:t>2010]</w:t>
      </w:r>
      <w:r w:rsidR="006A046E">
        <w:fldChar w:fldCharType="end"/>
      </w:r>
      <w:r w:rsidR="006E29AF">
        <w:t xml:space="preserve"> have shown a small but systematic asymmetry in crustal accretion on the unsegmented oblique axis of the Reykjanes Ridge. </w:t>
      </w:r>
      <w:r w:rsidR="008C4127">
        <w:t>S</w:t>
      </w:r>
      <w:r w:rsidR="00F104EA">
        <w:t>ystematic and progressive shift</w:t>
      </w:r>
      <w:r w:rsidR="008C4127">
        <w:t xml:space="preserve">s are recognized in </w:t>
      </w:r>
      <w:proofErr w:type="spellStart"/>
      <w:r w:rsidR="00F104EA">
        <w:t>isochrons</w:t>
      </w:r>
      <w:proofErr w:type="spellEnd"/>
      <w:r w:rsidR="00F104EA">
        <w:t xml:space="preserve"> position </w:t>
      </w:r>
      <w:r w:rsidR="008C4127">
        <w:t xml:space="preserve">from profile to profile </w:t>
      </w:r>
      <w:r w:rsidR="00F104EA">
        <w:t xml:space="preserve">in the GPS-navigated flowline magnetic </w:t>
      </w:r>
      <w:r w:rsidR="008C4127">
        <w:t>data</w:t>
      </w:r>
      <w:r w:rsidR="00F104EA">
        <w:t>. These data identify discrete propagation events on the recent unsegmented part of the Reykjanes Ridge</w:t>
      </w:r>
      <w:r w:rsidR="000672BD">
        <w:t>,</w:t>
      </w:r>
      <w:r w:rsidR="00F104EA">
        <w:t xml:space="preserve"> some of which propagate toward Iceland, but the majority propagate southward </w:t>
      </w:r>
      <w:r w:rsidR="00F104EA">
        <w:fldChar w:fldCharType="begin"/>
      </w:r>
      <w:r w:rsidR="00F104EA">
        <w:instrText xml:space="preserve"> ADDIN EN.CITE &lt;EndNote&gt;&lt;Cite&gt;&lt;Author&gt;Benediktsdóttir&lt;/Author&gt;&lt;Year&gt;2012&lt;/Year&gt;&lt;RecNum&gt;25165&lt;/RecNum&gt;&lt;DisplayText&gt;[&lt;style face="italic"&gt;Benediktsdóttir et al., &lt;/style&gt;2012]&lt;/DisplayText&gt;&lt;record&gt;&lt;rec-number&gt;25165&lt;/rec-number&gt;&lt;foreign-keys&gt;&lt;key app="EN" db-id="a000rdfvz0rwr7etrpqva9wst95x2srfsvtv" timestamp="1488744787"&gt;25165&lt;/key&gt;&lt;/foreign-keys&gt;&lt;ref-type name="Journal Article"&gt;17&lt;/ref-type&gt;&lt;contributors&gt;&lt;authors&gt;&lt;author&gt;Á. Benediktsdóttir&lt;/author&gt;&lt;author&gt;R. Hey&lt;/author&gt;&lt;author&gt;F. Martinez&lt;/author&gt;&lt;author&gt;Á. Höskuldsson&lt;/author&gt;&lt;/authors&gt;&lt;/contributors&gt;&lt;titles&gt;&lt;title&gt;Detailed Tectonic Evolution of the Reykjanes Ridge During the Past 15 Ma&lt;/title&gt;&lt;secondary-title&gt;Geochemistry Geophysics Geosystems&lt;/secondary-title&gt;&lt;/titles&gt;&lt;periodical&gt;&lt;full-title&gt;Geochemistry Geophysics Geosystems&lt;/full-title&gt;&lt;abbr-1&gt;Geochem. Geophys. Geosyst.&lt;/abbr-1&gt;&lt;/periodical&gt;&lt;pages&gt;Q02008, doi:10.1029/2011GC003948&lt;/pages&gt;&lt;volume&gt;13&lt;/volume&gt;&lt;dates&gt;&lt;year&gt;2012&lt;/year&gt;&lt;/dates&gt;&lt;urls&gt;&lt;/urls&gt;&lt;/record&gt;&lt;/Cite&gt;&lt;/EndNote&gt;</w:instrText>
      </w:r>
      <w:r w:rsidR="00F104EA">
        <w:fldChar w:fldCharType="separate"/>
      </w:r>
      <w:r w:rsidR="00F104EA">
        <w:rPr>
          <w:noProof/>
        </w:rPr>
        <w:t>[</w:t>
      </w:r>
      <w:r w:rsidR="00F104EA" w:rsidRPr="00F104EA">
        <w:rPr>
          <w:i/>
          <w:noProof/>
        </w:rPr>
        <w:t xml:space="preserve">Benediktsdóttir et al., </w:t>
      </w:r>
      <w:r w:rsidR="00F104EA">
        <w:rPr>
          <w:noProof/>
        </w:rPr>
        <w:t>2012]</w:t>
      </w:r>
      <w:r w:rsidR="00F104EA">
        <w:fldChar w:fldCharType="end"/>
      </w:r>
      <w:r w:rsidR="00F104EA">
        <w:t xml:space="preserve">. The best understood mechanism for generating </w:t>
      </w:r>
      <w:r w:rsidR="000672BD">
        <w:t xml:space="preserve">crustal asymmetries of this type is rift propagation </w:t>
      </w:r>
      <w:r w:rsidR="000672BD">
        <w:fldChar w:fldCharType="begin"/>
      </w:r>
      <w:r w:rsidR="000672BD">
        <w:instrText xml:space="preserve"> ADDIN EN.CITE &lt;EndNote&gt;&lt;Cite&gt;&lt;Author&gt;Hey&lt;/Author&gt;&lt;Year&gt;1977&lt;/Year&gt;&lt;RecNum&gt;20383&lt;/RecNum&gt;&lt;DisplayText&gt;[&lt;style face="italic"&gt;Hey, &lt;/style&gt;1977]&lt;/DisplayText&gt;&lt;record&gt;&lt;rec-number&gt;20383&lt;/rec-number&gt;&lt;foreign-keys&gt;&lt;key app="EN" db-id="a000rdfvz0rwr7etrpqva9wst95x2srfsvtv" timestamp="1488744029"&gt;20383&lt;/key&gt;&lt;/foreign-keys&gt;&lt;ref-type name="Journal Article"&gt;17&lt;/ref-type&gt;&lt;contributors&gt;&lt;authors&gt;&lt;author&gt;Hey, R. N.&lt;/author&gt;&lt;/authors&gt;&lt;/contributors&gt;&lt;titles&gt;&lt;title&gt;A new class of “pseudofaults” and their bearing on plate tectonics: a propagating rift model&lt;/title&gt;&lt;secondary-title&gt;Earth and Planetary Science Letters&lt;/secondary-title&gt;&lt;alt-title&gt;Earth and Planetary Science Letters&lt;/alt-title&gt;&lt;/titles&gt;&lt;periodical&gt;&lt;full-title&gt;Earth and Planetary Science Letters&lt;/full-title&gt;&lt;/periodical&gt;&lt;alt-periodical&gt;&lt;full-title&gt;Earth and Planetary Science Letters&lt;/full-title&gt;&lt;/alt-periodical&gt;&lt;pages&gt;321-325&lt;/pages&gt;&lt;volume&gt;37&lt;/volume&gt;&lt;dates&gt;&lt;year&gt;1977&lt;/year&gt;&lt;/dates&gt;&lt;urls&gt;&lt;/urls&gt;&lt;/record&gt;&lt;/Cite&gt;&lt;/EndNote&gt;</w:instrText>
      </w:r>
      <w:r w:rsidR="000672BD">
        <w:fldChar w:fldCharType="separate"/>
      </w:r>
      <w:r w:rsidR="000672BD">
        <w:rPr>
          <w:noProof/>
        </w:rPr>
        <w:t>[</w:t>
      </w:r>
      <w:r w:rsidR="000672BD" w:rsidRPr="000672BD">
        <w:rPr>
          <w:i/>
          <w:noProof/>
        </w:rPr>
        <w:t xml:space="preserve">Hey, </w:t>
      </w:r>
      <w:r w:rsidR="000672BD">
        <w:rPr>
          <w:noProof/>
        </w:rPr>
        <w:t>1977]</w:t>
      </w:r>
      <w:r w:rsidR="000672BD">
        <w:fldChar w:fldCharType="end"/>
      </w:r>
      <w:r w:rsidR="000672BD">
        <w:t>, where an offset ridge axes lengthen along its strike and replaces an adjacent axis</w:t>
      </w:r>
      <w:r w:rsidR="006F1759">
        <w:t xml:space="preserve"> where both axes form part of the plate boundary between the same two plates</w:t>
      </w:r>
      <w:r w:rsidR="000672BD">
        <w:t xml:space="preserve">.  The </w:t>
      </w:r>
      <w:r w:rsidR="006F1759">
        <w:t xml:space="preserve">tectonic </w:t>
      </w:r>
      <w:r w:rsidR="000672BD">
        <w:t xml:space="preserve">boundary </w:t>
      </w:r>
      <w:r w:rsidR="006F1759">
        <w:t>separating</w:t>
      </w:r>
      <w:r w:rsidR="000672BD">
        <w:t xml:space="preserve"> the crust formed on the propagating axis and that formed on the dying axis is termed a </w:t>
      </w:r>
      <w:proofErr w:type="spellStart"/>
      <w:r w:rsidR="000672BD">
        <w:t>pseudofault</w:t>
      </w:r>
      <w:proofErr w:type="spellEnd"/>
      <w:r w:rsidR="000672BD">
        <w:t xml:space="preserve">, and forms a V-shaped geometry where the tangent of the angle that the </w:t>
      </w:r>
      <w:proofErr w:type="spellStart"/>
      <w:r w:rsidR="000672BD">
        <w:t>pseudofault</w:t>
      </w:r>
      <w:proofErr w:type="spellEnd"/>
      <w:r w:rsidR="000672BD">
        <w:t xml:space="preserve"> makes with the ridge axis is the ratio of the half spreading rate and the propagation rate.  Propagating rifts are well-understood tectonic phenomena whereby lithospheric material is transferred from one plate to another resulting in asymmetric crustal accretion. However, the rift propagation events on the Reykjanes Ridge form a distinct class of plate boundary evolution.  </w:t>
      </w:r>
      <w:r w:rsidR="009E07E8">
        <w:t xml:space="preserve">Although clearly identified by systematic shifts in magnetic </w:t>
      </w:r>
      <w:proofErr w:type="spellStart"/>
      <w:r w:rsidR="009E07E8">
        <w:t>isochrons</w:t>
      </w:r>
      <w:proofErr w:type="spellEnd"/>
      <w:r w:rsidR="009E07E8">
        <w:t>, the Reykjanes Ridge propagating rifts do not involve a discrete axis lengthening and replacing another discrete axis.  A</w:t>
      </w:r>
      <w:r w:rsidR="00153C1A">
        <w:t>ll</w:t>
      </w:r>
      <w:r w:rsidR="009E07E8">
        <w:t xml:space="preserve"> the ridge propagation events identified are </w:t>
      </w:r>
      <w:r w:rsidR="00153C1A">
        <w:t>within</w:t>
      </w:r>
      <w:r w:rsidR="009E07E8">
        <w:t xml:space="preserve"> </w:t>
      </w:r>
      <w:r w:rsidR="00153C1A">
        <w:t xml:space="preserve">the ~10-15 km width of the oblique Reykjanes Ridge plate boundary zone </w:t>
      </w:r>
      <w:r w:rsidR="00153C1A">
        <w:fldChar w:fldCharType="begin"/>
      </w:r>
      <w:r w:rsidR="00153C1A">
        <w:instrText xml:space="preserve"> ADDIN EN.CITE &lt;EndNote&gt;&lt;Cite&gt;&lt;Author&gt;Benediktsdóttir&lt;/Author&gt;&lt;Year&gt;2012&lt;/Year&gt;&lt;RecNum&gt;25165&lt;/RecNum&gt;&lt;DisplayText&gt;[&lt;style face="italic"&gt;Benediktsdóttir et al., &lt;/style&gt;2012]&lt;/DisplayText&gt;&lt;record&gt;&lt;rec-number&gt;25165&lt;/rec-number&gt;&lt;foreign-keys&gt;&lt;key app="EN" db-id="a000rdfvz0rwr7etrpqva9wst95x2srfsvtv" timestamp="1488744787"&gt;25165&lt;/key&gt;&lt;/foreign-keys&gt;&lt;ref-type name="Journal Article"&gt;17&lt;/ref-type&gt;&lt;contributors&gt;&lt;authors&gt;&lt;author&gt;Á. Benediktsdóttir&lt;/author&gt;&lt;author&gt;R. Hey&lt;/author&gt;&lt;author&gt;F. Martinez&lt;/author&gt;&lt;author&gt;Á. Höskuldsson&lt;/author&gt;&lt;/authors&gt;&lt;/contributors&gt;&lt;titles&gt;&lt;title&gt;Detailed Tectonic Evolution of the Reykjanes Ridge During the Past 15 Ma&lt;/title&gt;&lt;secondary-title&gt;Geochemistry Geophysics Geosystems&lt;/secondary-title&gt;&lt;/titles&gt;&lt;periodical&gt;&lt;full-title&gt;Geochemistry Geophysics Geosystems&lt;/full-title&gt;&lt;abbr-1&gt;Geochem. Geophys. Geosyst.&lt;/abbr-1&gt;&lt;/periodical&gt;&lt;pages&gt;Q02008, doi:10.1029/2011GC003948&lt;/pages&gt;&lt;volume&gt;13&lt;/volume&gt;&lt;dates&gt;&lt;year&gt;2012&lt;/year&gt;&lt;/dates&gt;&lt;urls&gt;&lt;/urls&gt;&lt;/record&gt;&lt;/Cite&gt;&lt;/EndNote&gt;</w:instrText>
      </w:r>
      <w:r w:rsidR="00153C1A">
        <w:fldChar w:fldCharType="separate"/>
      </w:r>
      <w:r w:rsidR="00153C1A">
        <w:rPr>
          <w:noProof/>
        </w:rPr>
        <w:t>[</w:t>
      </w:r>
      <w:r w:rsidR="00153C1A" w:rsidRPr="00153C1A">
        <w:rPr>
          <w:i/>
          <w:noProof/>
        </w:rPr>
        <w:t xml:space="preserve">Benediktsdóttir et al., </w:t>
      </w:r>
      <w:r w:rsidR="00153C1A">
        <w:rPr>
          <w:noProof/>
        </w:rPr>
        <w:t>2012]</w:t>
      </w:r>
      <w:r w:rsidR="00153C1A">
        <w:fldChar w:fldCharType="end"/>
      </w:r>
      <w:r w:rsidR="00153C1A">
        <w:t xml:space="preserve">. Since divergent plate boundary zones are characterized by distributed tectonic and volcanic activity </w:t>
      </w:r>
      <w:r w:rsidR="00FD7C2D">
        <w:fldChar w:fldCharType="begin"/>
      </w:r>
      <w:r w:rsidR="00FD7C2D">
        <w:instrText xml:space="preserve"> ADDIN EN.CITE &lt;EndNote&gt;&lt;Cite&gt;&lt;Author&gt;Macdonald&lt;/Author&gt;&lt;Year&gt;1982&lt;/Year&gt;&lt;RecNum&gt;20403&lt;/RecNum&gt;&lt;DisplayText&gt;[&lt;style face="italic"&gt;Macdonald, &lt;/style&gt;1982]&lt;/DisplayText&gt;&lt;record&gt;&lt;rec-number&gt;20403&lt;/rec-number&gt;&lt;foreign-keys&gt;&lt;key app="EN" db-id="a000rdfvz0rwr7etrpqva9wst95x2srfsvtv" timestamp="1488744033"&gt;20403&lt;/key&gt;&lt;/foreign-keys&gt;&lt;ref-type name="Journal Article"&gt;17&lt;/ref-type&gt;&lt;contributors&gt;&lt;authors&gt;&lt;author&gt;Ken C. Macdonald&lt;/author&gt;&lt;/authors&gt;&lt;/contributors&gt;&lt;titles&gt;&lt;title&gt;Mid-ocean ridges: Fine scale tectonic, volcanic and hydrothermal processes within the plate boundary zone&lt;/title&gt;&lt;secondary-title&gt;Annual Review of Earth and Planetary Science&lt;/secondary-title&gt;&lt;/titles&gt;&lt;periodical&gt;&lt;full-title&gt;Annual Review of Earth and Planetary Science&lt;/full-title&gt;&lt;abbr-1&gt;Annual Review of Earth and Planetary Sciences&lt;/abbr-1&gt;&lt;/periodical&gt;&lt;pages&gt;155-190&lt;/pages&gt;&lt;volume&gt;10&lt;/volume&gt;&lt;dates&gt;&lt;year&gt;1982&lt;/year&gt;&lt;/dates&gt;&lt;urls&gt;&lt;/urls&gt;&lt;/record&gt;&lt;/Cite&gt;&lt;/EndNote&gt;</w:instrText>
      </w:r>
      <w:r w:rsidR="00FD7C2D">
        <w:fldChar w:fldCharType="separate"/>
      </w:r>
      <w:r w:rsidR="00FD7C2D">
        <w:rPr>
          <w:noProof/>
        </w:rPr>
        <w:t>[</w:t>
      </w:r>
      <w:r w:rsidR="00FD7C2D" w:rsidRPr="00FD7C2D">
        <w:rPr>
          <w:i/>
          <w:noProof/>
        </w:rPr>
        <w:t xml:space="preserve">Macdonald, </w:t>
      </w:r>
      <w:r w:rsidR="00FD7C2D">
        <w:rPr>
          <w:noProof/>
        </w:rPr>
        <w:t>1982]</w:t>
      </w:r>
      <w:r w:rsidR="00FD7C2D">
        <w:fldChar w:fldCharType="end"/>
      </w:r>
      <w:r w:rsidR="00FD7C2D">
        <w:t xml:space="preserve"> accommodating extension diffusely before the plates become essentially rigid on the flanks there is no discrete axes replacing another discrete axis in the case of the Reykjanes Ridge propagation events.  The center of accretion systematically shifts along the plate boundary zone, but there is only one plate boundary zone.  Thus many of the characteristics of propagating rifts are not developed in this setting, including identifiable transferred lithosphere </w:t>
      </w:r>
      <w:r w:rsidR="00FD7C2D">
        <w:fldChar w:fldCharType="begin"/>
      </w:r>
      <w:r w:rsidR="006E7502">
        <w:instrText xml:space="preserve"> ADDIN EN.CITE &lt;EndNote&gt;&lt;Cite&gt;&lt;Author&gt;Kleinrock&lt;/Author&gt;&lt;Year&gt;1989&lt;/Year&gt;&lt;RecNum&gt;19647&lt;/RecNum&gt;&lt;DisplayText&gt;[&lt;style face="italic"&gt;Kleinrock and Hey, &lt;/style&gt;1989a]&lt;/DisplayText&gt;&lt;record&gt;&lt;rec-number&gt;19647&lt;/rec-number&gt;&lt;foreign-keys&gt;&lt;key app="EN" db-id="a000rdfvz0rwr7etrpqva9wst95x2srfsvtv" timestamp="1488743877"&gt;19647&lt;/key&gt;&lt;/foreign-keys&gt;&lt;ref-type name="Journal Article"&gt;17&lt;/ref-type&gt;&lt;contributors&gt;&lt;authors&gt;&lt;author&gt;M. C. Kleinrock&lt;/author&gt;&lt;author&gt;R. N. Hey&lt;/author&gt;&lt;/authors&gt;&lt;/contributors&gt;&lt;titles&gt;&lt;title&gt;Migrating transform zone and lithospheric transfer at the Galapagos 95.5°W propagator&lt;/title&gt;&lt;secondary-title&gt;Journal of Geophysical Research: Solid Earth&lt;/secondary-title&gt;&lt;alt-title&gt;J. Geophys. Res.&lt;/alt-title&gt;&lt;/titles&gt;&lt;periodical&gt;&lt;full-title&gt;Journal of Geophysical Research: Solid Earth&lt;/full-title&gt;&lt;/periodical&gt;&lt;pages&gt;13,859-13,878&lt;/pages&gt;&lt;volume&gt;94&lt;/volume&gt;&lt;dates&gt;&lt;year&gt;1989&lt;/year&gt;&lt;/dates&gt;&lt;urls&gt;&lt;/urls&gt;&lt;/record&gt;&lt;/Cite&gt;&lt;/EndNote&gt;</w:instrText>
      </w:r>
      <w:r w:rsidR="00FD7C2D">
        <w:fldChar w:fldCharType="separate"/>
      </w:r>
      <w:r w:rsidR="006E7502">
        <w:rPr>
          <w:noProof/>
        </w:rPr>
        <w:t>[</w:t>
      </w:r>
      <w:r w:rsidR="006E7502" w:rsidRPr="006E7502">
        <w:rPr>
          <w:i/>
          <w:noProof/>
        </w:rPr>
        <w:t xml:space="preserve">Kleinrock and Hey, </w:t>
      </w:r>
      <w:r w:rsidR="006E7502">
        <w:rPr>
          <w:noProof/>
        </w:rPr>
        <w:t>1989a]</w:t>
      </w:r>
      <w:r w:rsidR="00FD7C2D">
        <w:fldChar w:fldCharType="end"/>
      </w:r>
      <w:r w:rsidR="00FD7C2D">
        <w:t xml:space="preserve">, a tectonically rifted propagator tip and progressively developing magmatism along the propagating axis </w:t>
      </w:r>
      <w:r w:rsidR="00FD7C2D">
        <w:fldChar w:fldCharType="begin"/>
      </w:r>
      <w:r w:rsidR="006E7502">
        <w:instrText xml:space="preserve"> ADDIN EN.CITE &lt;EndNote&gt;&lt;Cite&gt;&lt;Author&gt;Kleinrock&lt;/Author&gt;&lt;Year&gt;1989&lt;/Year&gt;&lt;RecNum&gt;19450&lt;/RecNum&gt;&lt;DisplayText&gt;[&lt;style face="italic"&gt;Kleinrock and Hey, &lt;/style&gt;1989b]&lt;/DisplayText&gt;&lt;record&gt;&lt;rec-number&gt;19450&lt;/rec-number&gt;&lt;foreign-keys&gt;&lt;key app="EN" db-id="a000rdfvz0rwr7etrpqva9wst95x2srfsvtv" timestamp="1488743834"&gt;19450&lt;/key&gt;&lt;/foreign-keys&gt;&lt;ref-type name="Journal Article"&gt;17&lt;/ref-type&gt;&lt;contributors&gt;&lt;authors&gt;&lt;author&gt;M. C. Kleinrock&lt;/author&gt;&lt;author&gt;R. N. Hey&lt;/author&gt;&lt;/authors&gt;&lt;/contributors&gt;&lt;titles&gt;&lt;title&gt;Detailed tectonics near the tip of the Galapagos 95.5°W propagator: how the lithosphere tears and a spreading axis develops.&lt;/title&gt;&lt;secondary-title&gt;Journal of Geophysical Research: Solid Earth&lt;/secondary-title&gt;&lt;alt-title&gt;J. Geophys. Res.&lt;/alt-title&gt;&lt;/titles&gt;&lt;periodical&gt;&lt;full-title&gt;Journal of Geophysical Research: Solid Earth&lt;/full-title&gt;&lt;/periodical&gt;&lt;pages&gt;13801-13838&lt;/pages&gt;&lt;volume&gt;94&lt;/volume&gt;&lt;number&gt;B10&lt;/number&gt;&lt;dates&gt;&lt;year&gt;1989&lt;/year&gt;&lt;/dates&gt;&lt;urls&gt;&lt;/urls&gt;&lt;/record&gt;&lt;/Cite&gt;&lt;/EndNote&gt;</w:instrText>
      </w:r>
      <w:r w:rsidR="00FD7C2D">
        <w:fldChar w:fldCharType="separate"/>
      </w:r>
      <w:r w:rsidR="006E7502">
        <w:rPr>
          <w:noProof/>
        </w:rPr>
        <w:t>[</w:t>
      </w:r>
      <w:r w:rsidR="006E7502" w:rsidRPr="006E7502">
        <w:rPr>
          <w:i/>
          <w:noProof/>
        </w:rPr>
        <w:t xml:space="preserve">Kleinrock and Hey, </w:t>
      </w:r>
      <w:r w:rsidR="006E7502">
        <w:rPr>
          <w:noProof/>
        </w:rPr>
        <w:t>1989b]</w:t>
      </w:r>
      <w:r w:rsidR="00FD7C2D">
        <w:fldChar w:fldCharType="end"/>
      </w:r>
      <w:r w:rsidR="002529E9">
        <w:t xml:space="preserve"> and</w:t>
      </w:r>
      <w:r w:rsidR="00FD7C2D">
        <w:t xml:space="preserve"> characteristic geochemical anomalies (Fe-</w:t>
      </w:r>
      <w:proofErr w:type="spellStart"/>
      <w:r w:rsidR="00FD7C2D">
        <w:t>Ti</w:t>
      </w:r>
      <w:proofErr w:type="spellEnd"/>
      <w:r w:rsidR="00FD7C2D">
        <w:t xml:space="preserve"> basalts) </w:t>
      </w:r>
      <w:r w:rsidR="00FD7C2D">
        <w:fldChar w:fldCharType="begin"/>
      </w:r>
      <w:r w:rsidR="00FD7C2D">
        <w:instrText xml:space="preserve"> ADDIN EN.CITE &lt;EndNote&gt;&lt;Cite&gt;&lt;Author&gt;Christie&lt;/Author&gt;&lt;Year&gt;1981&lt;/Year&gt;&lt;RecNum&gt;20365&lt;/RecNum&gt;&lt;DisplayText&gt;[&lt;style face="italic"&gt;Christie and Sinton, &lt;/style&gt;1981]&lt;/DisplayText&gt;&lt;record&gt;&lt;rec-number&gt;20365&lt;/rec-number&gt;&lt;foreign-keys&gt;&lt;key app="EN" db-id="a000rdfvz0rwr7etrpqva9wst95x2srfsvtv" timestamp="1488744025"&gt;20365&lt;/key&gt;&lt;/foreign-keys&gt;&lt;ref-type name="Journal Article"&gt;17&lt;/ref-type&gt;&lt;contributors&gt;&lt;authors&gt;&lt;author&gt;Christie, D.M.&lt;/author&gt;&lt;author&gt;Sinton, J.M.&lt;/author&gt;&lt;/authors&gt;&lt;/contributors&gt;&lt;titles&gt;&lt;title&gt;Evolution of abyssal lavas along propagating segments of the Galapagos spreading center&lt;/title&gt;&lt;secondary-title&gt;Earth and Planetary Science Letters&lt;/secondary-title&gt;&lt;alt-title&gt;Earth and Planetary Science Letters&lt;/alt-title&gt;&lt;/titles&gt;&lt;periodical&gt;&lt;full-title&gt;Earth and Planetary Science Letters&lt;/full-title&gt;&lt;/periodical&gt;&lt;alt-periodical&gt;&lt;full-title&gt;Earth and Planetary Science Letters&lt;/full-title&gt;&lt;/alt-periodical&gt;&lt;pages&gt;321-335&lt;/pages&gt;&lt;volume&gt;56&lt;/volume&gt;&lt;dates&gt;&lt;year&gt;1981&lt;/year&gt;&lt;/dates&gt;&lt;urls&gt;&lt;/urls&gt;&lt;/record&gt;&lt;/Cite&gt;&lt;/EndNote&gt;</w:instrText>
      </w:r>
      <w:r w:rsidR="00FD7C2D">
        <w:fldChar w:fldCharType="separate"/>
      </w:r>
      <w:r w:rsidR="00FD7C2D">
        <w:rPr>
          <w:noProof/>
        </w:rPr>
        <w:t>[</w:t>
      </w:r>
      <w:r w:rsidR="00FD7C2D" w:rsidRPr="00FD7C2D">
        <w:rPr>
          <w:i/>
          <w:noProof/>
        </w:rPr>
        <w:t xml:space="preserve">Christie and Sinton, </w:t>
      </w:r>
      <w:r w:rsidR="00FD7C2D">
        <w:rPr>
          <w:noProof/>
        </w:rPr>
        <w:t>1981]</w:t>
      </w:r>
      <w:r w:rsidR="00FD7C2D">
        <w:fldChar w:fldCharType="end"/>
      </w:r>
      <w:r w:rsidR="002529E9">
        <w:t>.</w:t>
      </w:r>
      <w:r w:rsidR="00645685">
        <w:t xml:space="preserve"> Because of the short offsets implied by the magnetics data, it is likely that the propagation “events” share the same melting regime as well as plate boundary zone and are shallow crustal phenomena.  </w:t>
      </w:r>
      <w:r w:rsidR="00EF5525">
        <w:t>The question of what exactly i</w:t>
      </w:r>
      <w:r w:rsidR="00367C80">
        <w:t>s “propagating” in these events is not clear from present data, but we offer a tentative explanation below</w:t>
      </w:r>
      <w:r w:rsidR="00961C80">
        <w:t xml:space="preserve">. </w:t>
      </w:r>
      <w:r w:rsidR="00EF5525">
        <w:t xml:space="preserve"> </w:t>
      </w:r>
    </w:p>
    <w:p w14:paraId="22DBEB6C" w14:textId="2AB89CE9" w:rsidR="00C04BDD" w:rsidRDefault="00C04BDD" w:rsidP="00D46794">
      <w:r>
        <w:t xml:space="preserve">The plate boundary zone of the Reykjanes Ridge is characterized by small volcanic </w:t>
      </w:r>
      <w:r w:rsidR="00F31E34">
        <w:t>constructions</w:t>
      </w:r>
      <w:r w:rsidR="009C74D8">
        <w:t xml:space="preserve"> a few km </w:t>
      </w:r>
      <w:proofErr w:type="gramStart"/>
      <w:r w:rsidR="009C74D8">
        <w:t>wide</w:t>
      </w:r>
      <w:proofErr w:type="gramEnd"/>
      <w:r w:rsidR="009C74D8">
        <w:t xml:space="preserve"> and up to a few tens of km long</w:t>
      </w:r>
      <w:r w:rsidR="00782F1B">
        <w:t xml:space="preserve"> and several hundred m high</w:t>
      </w:r>
      <w:r w:rsidR="00F31E34">
        <w:t xml:space="preserve"> termed axial volcanic ridges (AVRs)</w:t>
      </w:r>
      <w:r w:rsidR="009C74D8">
        <w:t xml:space="preserve"> </w:t>
      </w:r>
      <w:r w:rsidR="00782F1B">
        <w:fldChar w:fldCharType="begin">
          <w:fldData xml:space="preserve">PEVuZE5vdGU+PENpdGU+PEF1dGhvcj5TZWFybGU8L0F1dGhvcj48WWVhcj4xOTk4PC9ZZWFyPjxS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</w:fldData>
        </w:fldChar>
      </w:r>
      <w:r w:rsidR="00F31E34">
        <w:instrText xml:space="preserve"> ADDIN EN.CITE </w:instrText>
      </w:r>
      <w:r w:rsidR="00F31E34">
        <w:fldChar w:fldCharType="begin">
          <w:fldData xml:space="preserve">PEVuZE5vdGU+PENpdGU+PEF1dGhvcj5TZWFybGU8L0F1dGhvcj48WWVhcj4xOTk4PC9ZZWFyPjxS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</w:fldData>
        </w:fldChar>
      </w:r>
      <w:r w:rsidR="00F31E34">
        <w:instrText xml:space="preserve"> ADDIN EN.CITE.DATA </w:instrText>
      </w:r>
      <w:r w:rsidR="00F31E34">
        <w:fldChar w:fldCharType="end"/>
      </w:r>
      <w:r w:rsidR="00782F1B">
        <w:fldChar w:fldCharType="separate"/>
      </w:r>
      <w:r w:rsidR="00F31E34">
        <w:rPr>
          <w:noProof/>
        </w:rPr>
        <w:t>[</w:t>
      </w:r>
      <w:r w:rsidR="00F31E34" w:rsidRPr="00F31E34">
        <w:rPr>
          <w:i/>
          <w:noProof/>
        </w:rPr>
        <w:t xml:space="preserve">Martinez and Hey, </w:t>
      </w:r>
      <w:r w:rsidR="00F31E34">
        <w:rPr>
          <w:noProof/>
        </w:rPr>
        <w:t xml:space="preserve">2017; </w:t>
      </w:r>
      <w:r w:rsidR="00F31E34" w:rsidRPr="00F31E34">
        <w:rPr>
          <w:i/>
          <w:noProof/>
        </w:rPr>
        <w:t xml:space="preserve">Parson et al., </w:t>
      </w:r>
      <w:r w:rsidR="00F31E34">
        <w:rPr>
          <w:noProof/>
        </w:rPr>
        <w:t xml:space="preserve">1993; </w:t>
      </w:r>
      <w:r w:rsidR="00F31E34" w:rsidRPr="00F31E34">
        <w:rPr>
          <w:i/>
          <w:noProof/>
        </w:rPr>
        <w:t xml:space="preserve">Peirce and Sinha, </w:t>
      </w:r>
      <w:r w:rsidR="00F31E34">
        <w:rPr>
          <w:noProof/>
        </w:rPr>
        <w:t xml:space="preserve">2008; </w:t>
      </w:r>
      <w:r w:rsidR="00F31E34" w:rsidRPr="00F31E34">
        <w:rPr>
          <w:i/>
          <w:noProof/>
        </w:rPr>
        <w:t xml:space="preserve">Searle et al., </w:t>
      </w:r>
      <w:r w:rsidR="00F31E34">
        <w:rPr>
          <w:noProof/>
        </w:rPr>
        <w:t>1998]</w:t>
      </w:r>
      <w:r w:rsidR="00782F1B">
        <w:fldChar w:fldCharType="end"/>
      </w:r>
      <w:r w:rsidR="00F31E34">
        <w:t xml:space="preserve">. On the Reykjanes Ridge axis, the AVRs are oriented approximately orthogonally to the plate opening direction and are </w:t>
      </w:r>
      <w:r w:rsidR="00D267D8">
        <w:t xml:space="preserve">therefore </w:t>
      </w:r>
      <w:r w:rsidR="00F31E34">
        <w:t xml:space="preserve">arrayed in a right-stepping </w:t>
      </w:r>
      <w:proofErr w:type="spellStart"/>
      <w:r w:rsidR="00F31E34">
        <w:t>en</w:t>
      </w:r>
      <w:proofErr w:type="spellEnd"/>
      <w:r w:rsidR="00F31E34">
        <w:t xml:space="preserve"> echelon configuration to accommodate the oblique geometry of the plate boundary zone</w:t>
      </w:r>
      <w:r w:rsidR="00D267D8">
        <w:t xml:space="preserve"> with respect to the </w:t>
      </w:r>
      <w:r w:rsidR="0052124A">
        <w:t xml:space="preserve">plate </w:t>
      </w:r>
      <w:r w:rsidR="00D267D8">
        <w:t>opening direction</w:t>
      </w:r>
      <w:r w:rsidR="00F31E34">
        <w:t>.</w:t>
      </w:r>
      <w:r w:rsidR="00A71AD1">
        <w:t xml:space="preserve"> In this configuration if individual or small groups of AVRs locally propag</w:t>
      </w:r>
      <w:r w:rsidR="00C47C4E">
        <w:t>ated</w:t>
      </w:r>
      <w:r w:rsidR="00A71AD1">
        <w:t xml:space="preserve"> southward </w:t>
      </w:r>
      <w:r w:rsidR="00C47C4E">
        <w:t xml:space="preserve">they would effectively move the center of volcanism (represented by the ensemble of AVRs) to the east of the plate boundary zone and transfer crust to the west.  </w:t>
      </w:r>
      <w:r w:rsidR="00D267D8">
        <w:t>This process would have to take place locally and not along the entire plate boundary zone, at least not at the same rate, as that effect would mimic continuous asymmetric spreading</w:t>
      </w:r>
      <w:r w:rsidR="00190EBE">
        <w:t xml:space="preserve"> and not be detected as propagation events in the magnetic profiles. </w:t>
      </w:r>
      <w:r w:rsidR="00D267D8">
        <w:t xml:space="preserve"> </w:t>
      </w:r>
      <w:r w:rsidR="00E04B70">
        <w:t xml:space="preserve">What driving mechanism </w:t>
      </w:r>
      <w:r w:rsidR="000B157D">
        <w:t>could</w:t>
      </w:r>
      <w:r w:rsidR="00E04B70">
        <w:t xml:space="preserve"> favor the local propagation of individual or small groups of AVR’s rather than a continuous propagation of all the AVRs? O</w:t>
      </w:r>
      <w:r w:rsidR="000B157D">
        <w:t>ne potential driving mechanism</w:t>
      </w:r>
      <w:r w:rsidR="00E04B70">
        <w:t xml:space="preserve"> is the fact that the Reykjanes </w:t>
      </w:r>
      <w:r w:rsidR="00E04B70">
        <w:lastRenderedPageBreak/>
        <w:t xml:space="preserve">Ridge axis is moving </w:t>
      </w:r>
      <w:r w:rsidR="009C1759">
        <w:t>south</w:t>
      </w:r>
      <w:r w:rsidR="00E04B70">
        <w:t xml:space="preserve">westward with respect to the deeper mantle </w:t>
      </w:r>
      <w:r w:rsidR="009C1759">
        <w:fldChar w:fldCharType="begin"/>
      </w:r>
      <w:r w:rsidR="009C1759">
        <w:instrText xml:space="preserve"> ADDIN EN.CITE &lt;EndNote&gt;&lt;Cite&gt;&lt;Author&gt;Gripp&lt;/Author&gt;&lt;Year&gt;1990&lt;/Year&gt;&lt;RecNum&gt;21495&lt;/RecNum&gt;&lt;DisplayText&gt;[&lt;style face="italic"&gt;Gripp and Gordon, &lt;/style&gt;1990]&lt;/DisplayText&gt;&lt;record&gt;&lt;rec-number&gt;21495&lt;/rec-number&gt;&lt;foreign-keys&gt;&lt;key app="EN" db-id="a000rdfvz0rwr7etrpqva9wst95x2srfsvtv" timestamp="1488744226"&gt;21495&lt;/key&gt;&lt;/foreign-keys&gt;&lt;ref-type name="Journal Article"&gt;17&lt;/ref-type&gt;&lt;contributors&gt;&lt;authors&gt;&lt;author&gt;A. E. Gripp&lt;/author&gt;&lt;author&gt;R. G. Gordon&lt;/author&gt;&lt;/authors&gt;&lt;/contributors&gt;&lt;titles&gt;&lt;title&gt;Current plate velocities relative to the hotspots incorporating the NUVEL-1 global plate motion model&lt;/title&gt;&lt;secondary-title&gt;Geophysical Research Letters&lt;/secondary-title&gt;&lt;/titles&gt;&lt;periodical&gt;&lt;full-title&gt;Geophysical Research Letters&lt;/full-title&gt;&lt;/periodical&gt;&lt;pages&gt;1109-1112&lt;/pages&gt;&lt;volume&gt;17&lt;/volume&gt;&lt;dates&gt;&lt;year&gt;1990&lt;/year&gt;&lt;/dates&gt;&lt;urls&gt;&lt;/urls&gt;&lt;/record&gt;&lt;/Cite&gt;&lt;/EndNote&gt;</w:instrText>
      </w:r>
      <w:r w:rsidR="009C1759">
        <w:fldChar w:fldCharType="separate"/>
      </w:r>
      <w:r w:rsidR="009C1759">
        <w:rPr>
          <w:noProof/>
        </w:rPr>
        <w:t>[</w:t>
      </w:r>
      <w:r w:rsidR="009C1759" w:rsidRPr="009C1759">
        <w:rPr>
          <w:i/>
          <w:noProof/>
        </w:rPr>
        <w:t xml:space="preserve">Gripp and Gordon, </w:t>
      </w:r>
      <w:r w:rsidR="009C1759">
        <w:rPr>
          <w:noProof/>
        </w:rPr>
        <w:t>1990]</w:t>
      </w:r>
      <w:r w:rsidR="009C1759">
        <w:fldChar w:fldCharType="end"/>
      </w:r>
      <w:r w:rsidR="009F7472">
        <w:t xml:space="preserve">. Assuming </w:t>
      </w:r>
      <w:r w:rsidR="00073ADD">
        <w:t xml:space="preserve">that </w:t>
      </w:r>
      <w:r w:rsidR="009F7472">
        <w:t xml:space="preserve">there is some lag between the plate boundary </w:t>
      </w:r>
      <w:r w:rsidR="00073ADD">
        <w:t xml:space="preserve">location </w:t>
      </w:r>
      <w:r w:rsidR="009F7472">
        <w:t xml:space="preserve">at the surface and the </w:t>
      </w:r>
      <w:r w:rsidR="00073ADD">
        <w:t xml:space="preserve">locus of </w:t>
      </w:r>
      <w:r w:rsidR="009F7472">
        <w:t>deeper mantle advection driven by viscous coupling to the plate separation, then the upwelling zone would tend to lag to the east of the plate boundary zone</w:t>
      </w:r>
      <w:r w:rsidR="00002163">
        <w:t xml:space="preserve">. This effect would tend to favor melt generation and volcanism slightly to the eastern side of the plate boundary zone, so that AVRs would tend to propagate southward and thus relocate to the east above the zone of </w:t>
      </w:r>
      <w:r w:rsidR="002D5245">
        <w:t xml:space="preserve">greatest </w:t>
      </w:r>
      <w:r w:rsidR="00002163">
        <w:t xml:space="preserve">melt production. </w:t>
      </w:r>
      <w:r w:rsidR="002D5245">
        <w:t xml:space="preserve">This effect by itself, however, would tend to favor a continuous propagation of all the AVRs. </w:t>
      </w:r>
      <w:r w:rsidR="00F11470">
        <w:t xml:space="preserve">A secondary effect that could favor local propagation of AVRs is the migration of small-scale buoyant instabilities along axis, as we describe in more detail later. </w:t>
      </w:r>
      <w:r w:rsidR="00DD2034">
        <w:t xml:space="preserve">The passage of a buoyant instability and its associated enhanced melting could promote the local propagation of AVRs to maintain their position over this favorable volcanic locus. These two effects may explain local propagation of AVRs and the correlation of magnetically identified propagation events with the V-shaped ridges and troughs </w:t>
      </w:r>
      <w:r w:rsidR="00DD2034">
        <w:fldChar w:fldCharType="begin"/>
      </w:r>
      <w:r w:rsidR="00DD2034">
        <w:instrText xml:space="preserve"> ADDIN EN.CITE &lt;EndNote&gt;&lt;Cite&gt;&lt;Author&gt;Hey&lt;/Author&gt;&lt;Year&gt;2010&lt;/Year&gt;&lt;RecNum&gt;25535&lt;/RecNum&gt;&lt;DisplayText&gt;[&lt;style face="italic"&gt;Hey et al., &lt;/style&gt;2010]&lt;/DisplayText&gt;&lt;record&gt;&lt;rec-number&gt;25535&lt;/rec-number&gt;&lt;foreign-keys&gt;&lt;key app="EN" db-id="a000rdfvz0rwr7etrpqva9wst95x2srfsvtv" timestamp="1488744817"&gt;25535&lt;/key&gt;&lt;/foreign-keys&gt;&lt;ref-type name="Journal Article"&gt;17&lt;/ref-type&gt;&lt;contributors&gt;&lt;authors&gt;&lt;author&gt;Hey, R.&lt;/author&gt;&lt;author&gt;Martinez, F.&lt;/author&gt;&lt;author&gt;Höskuldsson, Á.&lt;/author&gt;&lt;author&gt;Benediktsdóttir, Á.&lt;/author&gt;&lt;/authors&gt;&lt;/contributors&gt;&lt;titles&gt;&lt;title&gt;Propagating rift model for the V-shaped ridges south of Iceland&lt;/title&gt;&lt;secondary-title&gt;Geochemistry Geophysics Geosystems&lt;/secondary-title&gt;&lt;/titles&gt;&lt;periodical&gt;&lt;full-title&gt;Geochemistry Geophysics Geosystems&lt;/full-title&gt;&lt;abbr-1&gt;Geochem. Geophys. Geosyst.&lt;/abbr-1&gt;&lt;/periodical&gt;&lt;pages&gt;Q03011&lt;/pages&gt;&lt;volume&gt;11&lt;/volume&gt;&lt;number&gt;3&lt;/number&gt;&lt;dates&gt;&lt;year&gt;2010&lt;/year&gt;&lt;/dates&gt;&lt;isbn&gt;1525-2027&lt;/isbn&gt;&lt;urls&gt;&lt;/urls&gt;&lt;/record&gt;&lt;/Cite&gt;&lt;/EndNote&gt;</w:instrText>
      </w:r>
      <w:r w:rsidR="00DD2034">
        <w:fldChar w:fldCharType="separate"/>
      </w:r>
      <w:r w:rsidR="00DD2034">
        <w:rPr>
          <w:noProof/>
        </w:rPr>
        <w:t>[</w:t>
      </w:r>
      <w:r w:rsidR="00DD2034" w:rsidRPr="00DD2034">
        <w:rPr>
          <w:i/>
          <w:noProof/>
        </w:rPr>
        <w:t xml:space="preserve">Hey et al., </w:t>
      </w:r>
      <w:r w:rsidR="00DD2034">
        <w:rPr>
          <w:noProof/>
        </w:rPr>
        <w:t>2010]</w:t>
      </w:r>
      <w:r w:rsidR="00DD2034">
        <w:fldChar w:fldCharType="end"/>
      </w:r>
      <w:r w:rsidR="00DD2034">
        <w:t xml:space="preserve">. Thus, the propagation events on the Reykjanes Ridge that are identified magnetically </w:t>
      </w:r>
      <w:r w:rsidR="009673D4">
        <w:fldChar w:fldCharType="begin"/>
      </w:r>
      <w:r w:rsidR="009673D4">
        <w:instrText xml:space="preserve"> ADDIN EN.CITE &lt;EndNote&gt;&lt;Cite&gt;&lt;Author&gt;Benediktsdóttir&lt;/Author&gt;&lt;Year&gt;2012&lt;/Year&gt;&lt;RecNum&gt;25165&lt;/RecNum&gt;&lt;DisplayText&gt;[&lt;style face="italic"&gt;Benediktsdóttir et al., &lt;/style&gt;2012]&lt;/DisplayText&gt;&lt;record&gt;&lt;rec-number&gt;25165&lt;/rec-number&gt;&lt;foreign-keys&gt;&lt;key app="EN" db-id="a000rdfvz0rwr7etrpqva9wst95x2srfsvtv" timestamp="1488744787"&gt;25165&lt;/key&gt;&lt;/foreign-keys&gt;&lt;ref-type name="Journal Article"&gt;17&lt;/ref-type&gt;&lt;contributors&gt;&lt;authors&gt;&lt;author&gt;Á. Benediktsdóttir&lt;/author&gt;&lt;author&gt;R. Hey&lt;/author&gt;&lt;author&gt;F. Martinez&lt;/author&gt;&lt;author&gt;Á. Höskuldsson&lt;/author&gt;&lt;/authors&gt;&lt;/contributors&gt;&lt;titles&gt;&lt;title&gt;Detailed Tectonic Evolution of the Reykjanes Ridge During the Past 15 Ma&lt;/title&gt;&lt;secondary-title&gt;Geochemistry Geophysics Geosystems&lt;/secondary-title&gt;&lt;/titles&gt;&lt;periodical&gt;&lt;full-title&gt;Geochemistry Geophysics Geosystems&lt;/full-title&gt;&lt;abbr-1&gt;Geochem. Geophys. Geosyst.&lt;/abbr-1&gt;&lt;/periodical&gt;&lt;pages&gt;Q02008, doi:10.1029/2011GC003948&lt;/pages&gt;&lt;volume&gt;13&lt;/volume&gt;&lt;dates&gt;&lt;year&gt;2012&lt;/year&gt;&lt;/dates&gt;&lt;urls&gt;&lt;/urls&gt;&lt;/record&gt;&lt;/Cite&gt;&lt;/EndNote&gt;</w:instrText>
      </w:r>
      <w:r w:rsidR="009673D4">
        <w:fldChar w:fldCharType="separate"/>
      </w:r>
      <w:r w:rsidR="009673D4">
        <w:rPr>
          <w:noProof/>
        </w:rPr>
        <w:t>[</w:t>
      </w:r>
      <w:r w:rsidR="009673D4" w:rsidRPr="009673D4">
        <w:rPr>
          <w:i/>
          <w:noProof/>
        </w:rPr>
        <w:t xml:space="preserve">Benediktsdóttir et al., </w:t>
      </w:r>
      <w:r w:rsidR="009673D4">
        <w:rPr>
          <w:noProof/>
        </w:rPr>
        <w:t>2012]</w:t>
      </w:r>
      <w:r w:rsidR="009673D4">
        <w:fldChar w:fldCharType="end"/>
      </w:r>
      <w:r w:rsidR="009673D4">
        <w:t xml:space="preserve"> </w:t>
      </w:r>
      <w:r w:rsidR="00DD2034">
        <w:t xml:space="preserve">are not likely the direct causes of the V-shaped ridges and troughs, as the implied offsets are too small to generate crustal thinning and the other characteristic features of true ridge propagation as descried above. Rather, it is the axially migrating buoyant upwelling instabilities that directly generate the crustal thickness variations </w:t>
      </w:r>
      <w:r w:rsidR="00A87A93">
        <w:t>that form</w:t>
      </w:r>
      <w:r w:rsidR="00DD2034">
        <w:t xml:space="preserve"> the V-shaped ridges and troughs</w:t>
      </w:r>
      <w:r w:rsidR="00A87A93">
        <w:t xml:space="preserve">, and promote the local propagation of AVRs </w:t>
      </w:r>
      <w:r w:rsidR="006E2E6C">
        <w:t xml:space="preserve">within the plate boundary zone </w:t>
      </w:r>
      <w:r w:rsidR="00A87A93">
        <w:t xml:space="preserve">to generate the magnetically identified propagation events. </w:t>
      </w:r>
    </w:p>
    <w:p w14:paraId="23F23289" w14:textId="77777777" w:rsidR="00A87A93" w:rsidRPr="003B0A21" w:rsidRDefault="00A87A93" w:rsidP="00D46794"/>
    <w:p w14:paraId="2094C283" w14:textId="3FAE7FF9" w:rsidR="00986FD7" w:rsidRPr="000D2CAA" w:rsidRDefault="000D2CAA" w:rsidP="000D2CAA">
      <w:pPr>
        <w:tabs>
          <w:tab w:val="left" w:pos="2013"/>
        </w:tabs>
        <w:rPr>
          <w:b/>
        </w:rPr>
      </w:pPr>
      <w:r w:rsidRPr="000D2CAA">
        <w:rPr>
          <w:b/>
        </w:rPr>
        <w:t>Formation and elimination of segmentation on the Reykjanes Ridge</w:t>
      </w:r>
    </w:p>
    <w:p w14:paraId="05F6E8C5" w14:textId="77777777" w:rsidR="00986FD7" w:rsidRPr="003B0A21" w:rsidRDefault="00986FD7" w:rsidP="00D46794">
      <w:pPr>
        <w:pStyle w:val="ListParagraph"/>
        <w:numPr>
          <w:ilvl w:val="0"/>
          <w:numId w:val="1"/>
        </w:numPr>
      </w:pPr>
      <w:r w:rsidRPr="003B0A21">
        <w:t xml:space="preserve">The synchronous segmentation of the ridge and subsequent diachronous removal of segmentation involved plate boundary processes </w:t>
      </w:r>
      <w:r w:rsidR="009940BE" w:rsidRPr="003B0A21">
        <w:t>causing</w:t>
      </w:r>
      <w:r w:rsidRPr="003B0A21">
        <w:t xml:space="preserve"> asymmetric seafloor spreading</w:t>
      </w:r>
      <w:r w:rsidR="009940BE" w:rsidRPr="003B0A21">
        <w:t xml:space="preserve"> and ridge segment migration, not changing mantle temperatures</w:t>
      </w:r>
      <w:r w:rsidRPr="003B0A21">
        <w:t xml:space="preserve">. </w:t>
      </w:r>
    </w:p>
    <w:p w14:paraId="6C4C847D" w14:textId="05015AE3" w:rsidR="00330F3A" w:rsidRDefault="00330F3A" w:rsidP="00D46794">
      <w:pPr>
        <w:pStyle w:val="ListParagraph"/>
        <w:numPr>
          <w:ilvl w:val="0"/>
          <w:numId w:val="1"/>
        </w:numPr>
      </w:pPr>
      <w:r w:rsidRPr="003B0A21">
        <w:t xml:space="preserve">The </w:t>
      </w:r>
      <w:r w:rsidR="00FB4FB8" w:rsidRPr="003B0A21">
        <w:t xml:space="preserve">large-scale </w:t>
      </w:r>
      <w:r w:rsidRPr="003B0A21">
        <w:t xml:space="preserve">plate boundary reconfigurations of the Reykjanes Ridge that removed segmentation </w:t>
      </w:r>
      <w:r w:rsidR="00812C40" w:rsidRPr="003B0A21">
        <w:t>progressed in a series of</w:t>
      </w:r>
      <w:r w:rsidRPr="003B0A21">
        <w:t xml:space="preserve"> </w:t>
      </w:r>
      <w:r w:rsidR="00812C40" w:rsidRPr="003B0A21">
        <w:t>rapid steps separated by pauses, indicating a plate boundary control related to removal of segmentation offsets, not progressive mantle thermal effec</w:t>
      </w:r>
      <w:r w:rsidR="000D2CAA">
        <w:t xml:space="preserve">ts. </w:t>
      </w:r>
    </w:p>
    <w:p w14:paraId="20086526" w14:textId="0ED6F042" w:rsidR="000D2CAA" w:rsidRPr="000D2CAA" w:rsidRDefault="000D2CAA" w:rsidP="000D2CAA">
      <w:pPr>
        <w:rPr>
          <w:b/>
        </w:rPr>
      </w:pPr>
      <w:r w:rsidRPr="000D2CAA">
        <w:rPr>
          <w:b/>
        </w:rPr>
        <w:t xml:space="preserve">Reassembly of the ridge axis and </w:t>
      </w:r>
      <w:r>
        <w:rPr>
          <w:b/>
        </w:rPr>
        <w:t>“</w:t>
      </w:r>
      <w:r w:rsidRPr="000D2CAA">
        <w:rPr>
          <w:b/>
        </w:rPr>
        <w:t>memory</w:t>
      </w:r>
      <w:r>
        <w:rPr>
          <w:b/>
        </w:rPr>
        <w:t>”</w:t>
      </w:r>
      <w:r w:rsidRPr="000D2CAA">
        <w:rPr>
          <w:b/>
        </w:rPr>
        <w:t xml:space="preserve"> of the melting regime</w:t>
      </w:r>
    </w:p>
    <w:p w14:paraId="1A875DA9" w14:textId="67180E56" w:rsidR="00C26106" w:rsidRDefault="00986FD7" w:rsidP="00D46794">
      <w:pPr>
        <w:pStyle w:val="ListParagraph"/>
        <w:numPr>
          <w:ilvl w:val="0"/>
          <w:numId w:val="1"/>
        </w:numPr>
      </w:pPr>
      <w:r w:rsidRPr="003B0A21">
        <w:t xml:space="preserve">The </w:t>
      </w:r>
      <w:r w:rsidR="00C26106">
        <w:t xml:space="preserve">removal of segmentation is shown by geometric plate reconstructions to reassemble the original linear and unsegmented configuration, even though now the opening direction has changed by ~30° so that oblique spreading is required. </w:t>
      </w:r>
    </w:p>
    <w:p w14:paraId="721E9330" w14:textId="13DEEF14" w:rsidR="00203301" w:rsidRDefault="00203301" w:rsidP="00D46794">
      <w:pPr>
        <w:pStyle w:val="ListParagraph"/>
        <w:numPr>
          <w:ilvl w:val="0"/>
          <w:numId w:val="1"/>
        </w:numPr>
      </w:pPr>
      <w:r>
        <w:t>This suggests a strong organizing mechanism that favors even significant oblique spreading in order for the ridge to re-occupy its original locus. Mantle plume models suggest a simple thermal transition to ductile crustal or lithospheric behavior as hot plume material regionally returns that would not explain why the original location of the ridge or highly oblique spreading are favored.</w:t>
      </w:r>
    </w:p>
    <w:p w14:paraId="6A868344" w14:textId="19EA3415" w:rsidR="00203301" w:rsidRDefault="00203301" w:rsidP="00D46794">
      <w:pPr>
        <w:pStyle w:val="ListParagraph"/>
        <w:numPr>
          <w:ilvl w:val="0"/>
          <w:numId w:val="1"/>
        </w:numPr>
      </w:pPr>
      <w:r>
        <w:t>Instead of thermally-induced changes in regional lithospheric rheology, we suggest that the vertical rheological layering between a more viscous upper “dry” melting regime and a deeper low-viscosity “wet” melting regime can explain the controlling mechanism of ridge reassembly: Originally both were aligned and linear from the inception of seafloor spreading.  When the abrupt change in opening direction occurred, the lithosphere and u</w:t>
      </w:r>
      <w:r w:rsidR="00DB6B39">
        <w:t xml:space="preserve">pper part of the </w:t>
      </w:r>
      <w:r>
        <w:t xml:space="preserve">viscous </w:t>
      </w:r>
      <w:r w:rsidR="00DB6B39">
        <w:t xml:space="preserve">dry melting regime abruptly formed new spreading segments </w:t>
      </w:r>
      <w:r w:rsidR="00DB6B39">
        <w:lastRenderedPageBreak/>
        <w:t xml:space="preserve">aligned orthogonal to the new opening direction.  The mechanism for this was probably through the development of a series of rapidly propagating rifts oriented orthogonally to the new direction, as typically observed elsewhere.  However, the low-viscosity deeper wet melting regime was decoupled from the abrupt change and persisted in its original configuration.  This persistent linear and deep locus of upwelling may have favored migration of the lithospheric plate boundary zone back to its original configuration to once again align the upper and lower parts of the melting regime.  </w:t>
      </w:r>
    </w:p>
    <w:p w14:paraId="4E838EB8" w14:textId="54F04F2D" w:rsidR="00986FD7" w:rsidRDefault="00986FD7" w:rsidP="00C26106">
      <w:pPr>
        <w:pStyle w:val="ListParagraph"/>
      </w:pPr>
    </w:p>
    <w:p w14:paraId="75C33793" w14:textId="5D37FC76" w:rsidR="004B5C74" w:rsidRPr="004B5C74" w:rsidRDefault="004B5C74" w:rsidP="004B5C74">
      <w:pPr>
        <w:rPr>
          <w:b/>
        </w:rPr>
      </w:pPr>
      <w:r w:rsidRPr="004B5C74">
        <w:rPr>
          <w:b/>
        </w:rPr>
        <w:t>Formation of V-shaped ridges by axially propagating small-scale buoyant instabilities</w:t>
      </w:r>
    </w:p>
    <w:p w14:paraId="47DD10A9" w14:textId="21621CD3" w:rsidR="004B5C74" w:rsidRDefault="00744BB7" w:rsidP="00D46794">
      <w:pPr>
        <w:pStyle w:val="ListParagraph"/>
        <w:numPr>
          <w:ilvl w:val="0"/>
          <w:numId w:val="1"/>
        </w:numPr>
      </w:pPr>
      <w:r>
        <w:t>B</w:t>
      </w:r>
      <w:r w:rsidR="004B5C74">
        <w:t xml:space="preserve">uoyant convective instabilities are </w:t>
      </w:r>
      <w:r>
        <w:t>considered a typical process operating at slow-spreading ridges, where the natural buoya</w:t>
      </w:r>
      <w:r w:rsidR="00060AEC">
        <w:t xml:space="preserve">ncy produced by partial melting, </w:t>
      </w:r>
      <w:r>
        <w:t>melt depletion of the residual mantle</w:t>
      </w:r>
      <w:r w:rsidR="00060AEC">
        <w:t xml:space="preserve"> and upwelling of deeper hotter mantle</w:t>
      </w:r>
      <w:r>
        <w:t xml:space="preserve"> can cause the low viscosity material within the melting regime to rise faster than the rate it would flow by purely plate-driven advection</w:t>
      </w:r>
      <w:r w:rsidR="00060AEC">
        <w:t xml:space="preserve"> </w:t>
      </w:r>
      <w:r w:rsidR="00060AEC">
        <w:fldChar w:fldCharType="begin"/>
      </w:r>
      <w:r w:rsidR="00060AEC">
        <w:instrText xml:space="preserve"> ADDIN EN.CITE &lt;EndNote&gt;&lt;Cite&gt;&lt;Author&gt;Scott&lt;/Author&gt;&lt;Year&gt;1989&lt;/Year&gt;&lt;RecNum&gt;23350&lt;/RecNum&gt;&lt;DisplayText&gt;[&lt;style face="italic"&gt;Scott and Stevenson, &lt;/style&gt;1989]&lt;/DisplayText&gt;&lt;record&gt;&lt;rec-number&gt;23350&lt;/rec-number&gt;&lt;foreign-keys&gt;&lt;key app="EN" db-id="a000rdfvz0rwr7etrpqva9wst95x2srfsvtv" timestamp="1488744575"&gt;23350&lt;/key&gt;&lt;/foreign-keys&gt;&lt;ref-type name="Journal Article"&gt;17&lt;/ref-type&gt;&lt;contributors&gt;&lt;authors&gt;&lt;author&gt;David R. Scott&lt;/author&gt;&lt;author&gt;David J. Stevenson&lt;/author&gt;&lt;/authors&gt;&lt;/contributors&gt;&lt;titles&gt;&lt;title&gt;A self-consistent model of melting, magma migration and buoyancy-driven circulation beneath mid-ocean ridges&lt;/title&gt;&lt;secondary-title&gt;Journal of Geophysical Research: Solid Earth&lt;/secondary-title&gt;&lt;/titles&gt;&lt;periodical&gt;&lt;full-title&gt;Journal of Geophysical Research: Solid Earth&lt;/full-title&gt;&lt;/periodical&gt;&lt;pages&gt;2973-2988&lt;/pages&gt;&lt;volume&gt;94&lt;/volume&gt;&lt;number&gt;B3&lt;/number&gt;&lt;dates&gt;&lt;year&gt;1989&lt;/year&gt;&lt;pub-dates&gt;&lt;date&gt;March 10&lt;/date&gt;&lt;/pub-dates&gt;&lt;/dates&gt;&lt;urls&gt;&lt;/urls&gt;&lt;/record&gt;&lt;/Cite&gt;&lt;/EndNote&gt;</w:instrText>
      </w:r>
      <w:r w:rsidR="00060AEC">
        <w:fldChar w:fldCharType="separate"/>
      </w:r>
      <w:r w:rsidR="00060AEC">
        <w:rPr>
          <w:noProof/>
        </w:rPr>
        <w:t>[</w:t>
      </w:r>
      <w:r w:rsidR="00060AEC" w:rsidRPr="00060AEC">
        <w:rPr>
          <w:i/>
          <w:noProof/>
        </w:rPr>
        <w:t xml:space="preserve">Scott and Stevenson, </w:t>
      </w:r>
      <w:r w:rsidR="00060AEC">
        <w:rPr>
          <w:noProof/>
        </w:rPr>
        <w:t>1989]</w:t>
      </w:r>
      <w:r w:rsidR="00060AEC">
        <w:fldChar w:fldCharType="end"/>
      </w:r>
      <w:r>
        <w:t xml:space="preserve">.  </w:t>
      </w:r>
      <w:r w:rsidR="00D7322A">
        <w:t xml:space="preserve">This mechanism explains the crustal segmentation of slow spreading ridges </w:t>
      </w:r>
      <w:r w:rsidR="007A3A40">
        <w:t>which can form</w:t>
      </w:r>
      <w:r w:rsidR="00D7322A">
        <w:t xml:space="preserve"> prominent (~2 km) crustal thickness variations from segment center to segment ends even where there are no offsets of the axis. Such segmentation cannot form at fast spreading ridges, where plate-driven upwelling dominates mantle </w:t>
      </w:r>
      <w:r w:rsidR="00840FCF">
        <w:t xml:space="preserve">flow and </w:t>
      </w:r>
      <w:r w:rsidR="00D7322A">
        <w:t xml:space="preserve">melting, unless there </w:t>
      </w:r>
      <w:r w:rsidR="00041FE6">
        <w:t>are</w:t>
      </w:r>
      <w:r w:rsidR="00D7322A">
        <w:t xml:space="preserve"> </w:t>
      </w:r>
      <w:r w:rsidR="00041FE6">
        <w:t xml:space="preserve">significant </w:t>
      </w:r>
      <w:r w:rsidR="00D7322A">
        <w:t>offset</w:t>
      </w:r>
      <w:r w:rsidR="00041FE6">
        <w:t>s</w:t>
      </w:r>
      <w:r w:rsidR="00D7322A">
        <w:t xml:space="preserve"> of the ridge axis</w:t>
      </w:r>
      <w:r w:rsidR="00041FE6">
        <w:t xml:space="preserve"> </w:t>
      </w:r>
      <w:r w:rsidR="00041FE6">
        <w:fldChar w:fldCharType="begin"/>
      </w:r>
      <w:r w:rsidR="00041FE6">
        <w:instrText xml:space="preserve"> ADDIN EN.CITE &lt;EndNote&gt;&lt;Cite&gt;&lt;Author&gt;Phipps Morgan&lt;/Author&gt;&lt;Year&gt;1988&lt;/Year&gt;&lt;RecNum&gt;19007&lt;/RecNum&gt;&lt;DisplayText&gt;[&lt;style face="italic"&gt;Phipps Morgan and Forsyth, &lt;/style&gt;1988]&lt;/DisplayText&gt;&lt;record&gt;&lt;rec-number&gt;19007&lt;/rec-number&gt;&lt;foreign-keys&gt;&lt;key app="EN" db-id="a000rdfvz0rwr7etrpqva9wst95x2srfsvtv" timestamp="1488743726"&gt;19007&lt;/key&gt;&lt;/foreign-keys&gt;&lt;ref-type name="Journal Article"&gt;17&lt;/ref-type&gt;&lt;contributors&gt;&lt;authors&gt;&lt;author&gt;Phipps Morgan, J.&lt;/author&gt;&lt;author&gt;D. W. Forsyth&lt;/author&gt;&lt;/authors&gt;&lt;/contributors&gt;&lt;titles&gt;&lt;title&gt;Three-dimensional flow and temperature perturbations due to a transform offset: Effects on oceanic crustal and upper mantle structure&lt;/title&gt;&lt;secondary-title&gt;Journal of Geophysical Research: Solid Earth&lt;/secondary-title&gt;&lt;alt-title&gt;J. Geophys. Res.&lt;/alt-title&gt;&lt;/titles&gt;&lt;periodical&gt;&lt;full-title&gt;Journal of Geophysical Research: Solid Earth&lt;/full-title&gt;&lt;/periodical&gt;&lt;pages&gt;2955–2966&lt;/pages&gt;&lt;volume&gt;93&lt;/volume&gt;&lt;number&gt;B4&lt;/number&gt;&lt;dates&gt;&lt;year&gt;1988&lt;/year&gt;&lt;/dates&gt;&lt;urls&gt;&lt;/urls&gt;&lt;/record&gt;&lt;/Cite&gt;&lt;/EndNote&gt;</w:instrText>
      </w:r>
      <w:r w:rsidR="00041FE6">
        <w:fldChar w:fldCharType="separate"/>
      </w:r>
      <w:r w:rsidR="00041FE6">
        <w:rPr>
          <w:noProof/>
        </w:rPr>
        <w:t>[</w:t>
      </w:r>
      <w:r w:rsidR="00041FE6" w:rsidRPr="00041FE6">
        <w:rPr>
          <w:i/>
          <w:noProof/>
        </w:rPr>
        <w:t xml:space="preserve">Phipps Morgan and Forsyth, </w:t>
      </w:r>
      <w:r w:rsidR="00041FE6">
        <w:rPr>
          <w:noProof/>
        </w:rPr>
        <w:t>1988]</w:t>
      </w:r>
      <w:r w:rsidR="00041FE6">
        <w:fldChar w:fldCharType="end"/>
      </w:r>
      <w:r w:rsidR="00D7322A">
        <w:t xml:space="preserve">. </w:t>
      </w:r>
    </w:p>
    <w:p w14:paraId="01C948FE" w14:textId="2FD8453A" w:rsidR="00C256A7" w:rsidRDefault="00C256A7" w:rsidP="00D46794">
      <w:pPr>
        <w:pStyle w:val="ListParagraph"/>
        <w:numPr>
          <w:ilvl w:val="0"/>
          <w:numId w:val="1"/>
        </w:numPr>
      </w:pPr>
      <w:r>
        <w:t>At normal slow-spreading mid-ocean ridges, segment boundaries (non-transform discontinuities</w:t>
      </w:r>
      <w:r w:rsidR="00EC4E17">
        <w:t>, NTDs</w:t>
      </w:r>
      <w:r>
        <w:t xml:space="preserve">) are observed to migrate when offsets are small or zero </w:t>
      </w:r>
      <w:r>
        <w:fldChar w:fldCharType="begin"/>
      </w:r>
      <w:r>
        <w:instrText xml:space="preserve"> ADDIN EN.CITE &lt;EndNote&gt;&lt;Cite&gt;&lt;Author&gt;Wang&lt;/Author&gt;&lt;Year&gt;2015&lt;/Year&gt;&lt;RecNum&gt;27028&lt;/RecNum&gt;&lt;DisplayText&gt;[&lt;style face="italic"&gt;Wang et al., &lt;/style&gt;2015]&lt;/DisplayText&gt;&lt;record&gt;&lt;rec-number&gt;27028&lt;/rec-number&gt;&lt;foreign-keys&gt;&lt;key app="EN" db-id="a000rdfvz0rwr7etrpqva9wst95x2srfsvtv" timestamp="1488744993"&gt;27028&lt;/key&gt;&lt;/foreign-keys&gt;&lt;ref-type name="Journal Article"&gt;17&lt;/ref-type&gt;&lt;contributors&gt;&lt;authors&gt;&lt;author&gt;Wang, Tingting&lt;/author&gt;&lt;author&gt;Tucholke, Brian E.&lt;/author&gt;&lt;author&gt;Lin, Jian&lt;/author&gt;&lt;/authors&gt;&lt;/contributors&gt;&lt;titles&gt;&lt;title&gt;Spatial and temporal variations in crustal production at the Mid-Atlantic Ridge, 25°N–27°30′N and 0–27 Ma&lt;/title&gt;&lt;secondary-title&gt;Journal of Geophysical Research: Solid Earth&lt;/secondary-title&gt;&lt;/titles&gt;&lt;periodical&gt;&lt;full-title&gt;Journal of Geophysical Research: Solid Earth&lt;/full-title&gt;&lt;/periodical&gt;&lt;pages&gt;2119-2142&lt;/pages&gt;&lt;volume&gt;120&lt;/volume&gt;&lt;number&gt;4&lt;/number&gt;&lt;keywords&gt;&lt;keyword&gt;crustal thickness&lt;/keyword&gt;&lt;keyword&gt;seafloor morphology&lt;/keyword&gt;&lt;keyword&gt;Mid-Atlantic Ridge&lt;/keyword&gt;&lt;keyword&gt;3035 Midocean ridge processes&lt;/keyword&gt;&lt;keyword&gt;3045 Seafloor morphology, geology, and geophysics&lt;/keyword&gt;&lt;/keywords&gt;&lt;dates&gt;&lt;year&gt;2015&lt;/year&gt;&lt;/dates&gt;&lt;isbn&gt;2169-9356&lt;/isbn&gt;&lt;urls&gt;&lt;related-urls&gt;&lt;url&gt;http://dx.doi.org/10.1002/2014JB011501&lt;/url&gt;&lt;/related-urls&gt;&lt;/urls&gt;&lt;electronic-resource-num&gt;10.1002/2014JB011501&lt;/electronic-resource-num&gt;&lt;modified-date&gt;2014jb011501&lt;/modified-date&gt;&lt;/record&gt;&lt;/Cite&gt;&lt;/EndNote&gt;</w:instrText>
      </w:r>
      <w:r>
        <w:fldChar w:fldCharType="separate"/>
      </w:r>
      <w:r>
        <w:rPr>
          <w:noProof/>
        </w:rPr>
        <w:t>[</w:t>
      </w:r>
      <w:r w:rsidRPr="00C256A7">
        <w:rPr>
          <w:i/>
          <w:noProof/>
        </w:rPr>
        <w:t xml:space="preserve">Wang et al., </w:t>
      </w:r>
      <w:r>
        <w:rPr>
          <w:noProof/>
        </w:rPr>
        <w:t>2015]</w:t>
      </w:r>
      <w:r>
        <w:fldChar w:fldCharType="end"/>
      </w:r>
      <w:r>
        <w:t>. Typically, there is no preferred migration direction indicating that they are not responding to a regional mantle flow</w:t>
      </w:r>
      <w:r w:rsidR="00EC4E17">
        <w:t>. The migration of NTD</w:t>
      </w:r>
      <w:r w:rsidR="0068643C">
        <w:t>s</w:t>
      </w:r>
      <w:r>
        <w:t xml:space="preserve"> </w:t>
      </w:r>
      <w:r w:rsidR="00EC4E17">
        <w:t>is therefore most likely driven by small heterogeneities or local gradients in mantle properties that induce the underlying buoyant instabilities to migrate.</w:t>
      </w:r>
    </w:p>
    <w:p w14:paraId="6C25EE0B" w14:textId="31C2F986" w:rsidR="00744BB7" w:rsidRDefault="005312C8" w:rsidP="00387B49">
      <w:pPr>
        <w:pStyle w:val="ListParagraph"/>
        <w:numPr>
          <w:ilvl w:val="0"/>
          <w:numId w:val="1"/>
        </w:numPr>
      </w:pPr>
      <w:r>
        <w:t>P</w:t>
      </w:r>
      <w:r w:rsidR="0068643C">
        <w:t xml:space="preserve">ropagating small-scale buoyant instabilities have been proposed to explain the rapid formation and propagation of seamount chains flanking the southern East Pacific Rise, refuting previous models involving </w:t>
      </w:r>
      <w:r w:rsidR="00387B49">
        <w:t xml:space="preserve">passive mantle flow due to </w:t>
      </w:r>
      <w:r w:rsidR="0068643C">
        <w:t xml:space="preserve">lithospheric cracking or stretching </w:t>
      </w:r>
      <w:r>
        <w:fldChar w:fldCharType="begin">
          <w:fldData xml:space="preserve">PEVuZE5vdGU+PENpdGU+PEF1dGhvcj5Gb3JzeXRoPC9BdXRob3I+PFllYXI+MjAwNjwvWWVhcj48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</w:fldData>
        </w:fldChar>
      </w:r>
      <w:r w:rsidR="00387B49">
        <w:instrText xml:space="preserve"> ADDIN EN.CITE </w:instrText>
      </w:r>
      <w:r w:rsidR="00387B49">
        <w:fldChar w:fldCharType="begin">
          <w:fldData xml:space="preserve">PEVuZE5vdGU+PENpdGU+PEF1dGhvcj5Gb3JzeXRoPC9BdXRob3I+PFllYXI+MjAwNjwvWWVhcj48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</w:fldData>
        </w:fldChar>
      </w:r>
      <w:r w:rsidR="00387B49">
        <w:instrText xml:space="preserve"> ADDIN EN.CITE.DATA </w:instrText>
      </w:r>
      <w:r w:rsidR="00387B49">
        <w:fldChar w:fldCharType="end"/>
      </w:r>
      <w:r>
        <w:fldChar w:fldCharType="separate"/>
      </w:r>
      <w:r w:rsidR="00387B49">
        <w:rPr>
          <w:noProof/>
        </w:rPr>
        <w:t>[</w:t>
      </w:r>
      <w:r w:rsidR="00387B49" w:rsidRPr="00387B49">
        <w:rPr>
          <w:i/>
          <w:noProof/>
        </w:rPr>
        <w:t xml:space="preserve">Forsyth et al., </w:t>
      </w:r>
      <w:r w:rsidR="00387B49">
        <w:rPr>
          <w:noProof/>
        </w:rPr>
        <w:t xml:space="preserve">2006; </w:t>
      </w:r>
      <w:r w:rsidR="00387B49" w:rsidRPr="00387B49">
        <w:rPr>
          <w:i/>
          <w:noProof/>
        </w:rPr>
        <w:t xml:space="preserve">Harmon et al., </w:t>
      </w:r>
      <w:r w:rsidR="00387B49">
        <w:rPr>
          <w:noProof/>
        </w:rPr>
        <w:t xml:space="preserve">2006; </w:t>
      </w:r>
      <w:r w:rsidR="00387B49" w:rsidRPr="00387B49">
        <w:rPr>
          <w:i/>
          <w:noProof/>
        </w:rPr>
        <w:t xml:space="preserve">Weeraratne et al., </w:t>
      </w:r>
      <w:r w:rsidR="00387B49">
        <w:rPr>
          <w:noProof/>
        </w:rPr>
        <w:t>2007]</w:t>
      </w:r>
      <w:r>
        <w:fldChar w:fldCharType="end"/>
      </w:r>
      <w:r w:rsidR="0068643C">
        <w:t xml:space="preserve">. </w:t>
      </w:r>
    </w:p>
    <w:p w14:paraId="3043C225" w14:textId="474E1A8F" w:rsidR="00986FD7" w:rsidRDefault="00986FD7" w:rsidP="00D46794">
      <w:pPr>
        <w:pStyle w:val="ListParagraph"/>
        <w:numPr>
          <w:ilvl w:val="0"/>
          <w:numId w:val="1"/>
        </w:numPr>
      </w:pPr>
      <w:r w:rsidRPr="003B0A21">
        <w:t>V</w:t>
      </w:r>
      <w:r w:rsidR="00BA5AA4">
        <w:t>-shaped</w:t>
      </w:r>
      <w:r w:rsidRPr="003B0A21">
        <w:t xml:space="preserve"> ridges can be explained as </w:t>
      </w:r>
      <w:r w:rsidR="00435241" w:rsidRPr="003B0A21">
        <w:t>a result of</w:t>
      </w:r>
      <w:r w:rsidRPr="003B0A21">
        <w:t xml:space="preserve"> propagating buoyant mantle upwelling, driven by large gradients in mantle properties away from the Iceland hotspot. </w:t>
      </w:r>
      <w:r w:rsidR="00BA5AA4">
        <w:t xml:space="preserve">Strong regional gradients in mantle properties south of Iceland are supported by the observed persistent basement depth anomalies away from Iceland </w:t>
      </w:r>
      <w:r w:rsidR="00BA5AA4">
        <w:fldChar w:fldCharType="begin"/>
      </w:r>
      <w:r w:rsidR="00BA5AA4">
        <w:instrText xml:space="preserve"> ADDIN EN.CITE &lt;EndNote&gt;&lt;Cite&gt;&lt;Author&gt;White&lt;/Author&gt;&lt;Year&gt;1997&lt;/Year&gt;&lt;RecNum&gt;25041&lt;/RecNum&gt;&lt;DisplayText&gt;[&lt;style face="italic"&gt;White, &lt;/style&gt;1997]&lt;/DisplayText&gt;&lt;record&gt;&lt;rec-number&gt;25041&lt;/rec-number&gt;&lt;foreign-keys&gt;&lt;key app="EN" db-id="a000rdfvz0rwr7etrpqva9wst95x2srfsvtv" timestamp="1488744772"&gt;25041&lt;/key&gt;&lt;/foreign-keys&gt;&lt;ref-type name="Journal Article"&gt;17&lt;/ref-type&gt;&lt;contributors&gt;&lt;authors&gt;&lt;author&gt;White, Robert S.&lt;/author&gt;&lt;/authors&gt;&lt;/contributors&gt;&lt;titles&gt;&lt;title&gt;Rift-Plume Interaction in the North Atlantic&lt;/title&gt;&lt;secondary-title&gt;Philosophical Transactions: Mathematical, Physical and Engineering Sciences&lt;/secondary-title&gt;&lt;/titles&gt;&lt;periodical&gt;&lt;full-title&gt;Philosophical Transactions: Mathematical, Physical and Engineering Sciences&lt;/full-title&gt;&lt;/periodical&gt;&lt;pages&gt;319-339&lt;/pages&gt;&lt;volume&gt;355&lt;/volume&gt;&lt;number&gt;1723&lt;/number&gt;&lt;dates&gt;&lt;year&gt;1997&lt;/year&gt;&lt;/dates&gt;&lt;publisher&gt;The Royal Society&lt;/publisher&gt;&lt;urls&gt;&lt;related-urls&gt;&lt;url&gt;http://www.jstor.org/stable/54790 &lt;/url&gt;&lt;/related-urls&gt;&lt;/urls&gt;&lt;/record&gt;&lt;/Cite&gt;&lt;/EndNote&gt;</w:instrText>
      </w:r>
      <w:r w:rsidR="00BA5AA4">
        <w:fldChar w:fldCharType="separate"/>
      </w:r>
      <w:r w:rsidR="00BA5AA4">
        <w:rPr>
          <w:noProof/>
        </w:rPr>
        <w:t>[</w:t>
      </w:r>
      <w:r w:rsidR="00BA5AA4" w:rsidRPr="00BA5AA4">
        <w:rPr>
          <w:i/>
          <w:noProof/>
        </w:rPr>
        <w:t xml:space="preserve">White, </w:t>
      </w:r>
      <w:r w:rsidR="00BA5AA4">
        <w:rPr>
          <w:noProof/>
        </w:rPr>
        <w:t>1997]</w:t>
      </w:r>
      <w:r w:rsidR="00BA5AA4">
        <w:fldChar w:fldCharType="end"/>
      </w:r>
      <w:r w:rsidR="00BA5AA4">
        <w:t>.</w:t>
      </w:r>
    </w:p>
    <w:p w14:paraId="1A5DBE49" w14:textId="77DE1E4F" w:rsidR="00BA5AA4" w:rsidRPr="00BA5AA4" w:rsidRDefault="00BA5AA4" w:rsidP="00BA5AA4">
      <w:pPr>
        <w:rPr>
          <w:b/>
        </w:rPr>
      </w:pPr>
      <w:r w:rsidRPr="00BA5AA4">
        <w:rPr>
          <w:b/>
        </w:rPr>
        <w:t xml:space="preserve">A new model: </w:t>
      </w:r>
      <w:r>
        <w:rPr>
          <w:b/>
        </w:rPr>
        <w:t>Plate boundary dynamics superimposed on a broad and passive thermochemical mantle anomaly</w:t>
      </w:r>
    </w:p>
    <w:p w14:paraId="29122117" w14:textId="3971649B" w:rsidR="005559E3" w:rsidRDefault="00986FD7" w:rsidP="00D46794">
      <w:pPr>
        <w:pStyle w:val="ListParagraph"/>
        <w:numPr>
          <w:ilvl w:val="0"/>
          <w:numId w:val="1"/>
        </w:numPr>
      </w:pPr>
      <w:r w:rsidRPr="003B0A21">
        <w:t xml:space="preserve">Excess melting at hotspots can be explained by the effects of </w:t>
      </w:r>
      <w:r w:rsidR="00EB0D19">
        <w:t xml:space="preserve">small-scale </w:t>
      </w:r>
      <w:r w:rsidRPr="003B0A21">
        <w:t xml:space="preserve">buoyant mantle upwelling </w:t>
      </w:r>
      <w:r w:rsidR="001C201C" w:rsidRPr="003B0A21">
        <w:t xml:space="preserve">instabilities </w:t>
      </w:r>
      <w:r w:rsidR="00DA2D49" w:rsidRPr="003B0A21">
        <w:t xml:space="preserve">acting </w:t>
      </w:r>
      <w:r w:rsidRPr="003B0A21">
        <w:t xml:space="preserve">on fertile and low viscosity </w:t>
      </w:r>
      <w:r w:rsidR="001C201C" w:rsidRPr="003B0A21">
        <w:t>(</w:t>
      </w:r>
      <w:r w:rsidR="00FD425C">
        <w:t xml:space="preserve">elevated </w:t>
      </w:r>
      <w:r w:rsidR="001C201C" w:rsidRPr="003B0A21">
        <w:t xml:space="preserve">volatile </w:t>
      </w:r>
      <w:r w:rsidR="00FD425C">
        <w:t>content</w:t>
      </w:r>
      <w:r w:rsidR="001C201C" w:rsidRPr="003B0A21">
        <w:t xml:space="preserve">) </w:t>
      </w:r>
      <w:r w:rsidRPr="003B0A21">
        <w:t xml:space="preserve">mantle that may </w:t>
      </w:r>
      <w:r w:rsidR="00DA2D49" w:rsidRPr="003B0A21">
        <w:t xml:space="preserve">have </w:t>
      </w:r>
      <w:r w:rsidRPr="003B0A21">
        <w:t xml:space="preserve">accumulated from prior subduction events or </w:t>
      </w:r>
      <w:r w:rsidR="00DA2D49" w:rsidRPr="003B0A21">
        <w:t xml:space="preserve">may </w:t>
      </w:r>
      <w:r w:rsidRPr="003B0A21">
        <w:t>have been slowly adv</w:t>
      </w:r>
      <w:r w:rsidR="00EB0D19">
        <w:t xml:space="preserve">ected from deep in the mantle. </w:t>
      </w:r>
      <w:r w:rsidR="006970BB">
        <w:t>Beneath Iceland and the Reykjanes Ridge e</w:t>
      </w:r>
      <w:r w:rsidRPr="003B0A21">
        <w:t xml:space="preserve">xcess </w:t>
      </w:r>
      <w:r w:rsidR="00F83923" w:rsidRPr="003B0A21">
        <w:t xml:space="preserve">hot-spot </w:t>
      </w:r>
      <w:r w:rsidRPr="003B0A21">
        <w:t xml:space="preserve">melting need not result from </w:t>
      </w:r>
      <w:r w:rsidR="00EB0D19">
        <w:t>rapid upwelling of hot</w:t>
      </w:r>
      <w:r w:rsidRPr="003B0A21">
        <w:t xml:space="preserve"> mantle plume </w:t>
      </w:r>
      <w:r w:rsidR="00EB0D19">
        <w:t>material</w:t>
      </w:r>
      <w:r w:rsidR="00DA2D49" w:rsidRPr="003B0A21">
        <w:t xml:space="preserve"> but rather </w:t>
      </w:r>
      <w:r w:rsidR="00F83923" w:rsidRPr="003B0A21">
        <w:t>results directly from</w:t>
      </w:r>
      <w:r w:rsidR="00DA2D49" w:rsidRPr="003B0A21">
        <w:t xml:space="preserve"> near-surface </w:t>
      </w:r>
      <w:r w:rsidR="00844EDB" w:rsidRPr="003B0A21">
        <w:t xml:space="preserve">vigorous </w:t>
      </w:r>
      <w:r w:rsidR="00DA2D49" w:rsidRPr="003B0A21">
        <w:t xml:space="preserve">buoyant mantle upwelling </w:t>
      </w:r>
      <w:r w:rsidR="00F83923" w:rsidRPr="003B0A21">
        <w:t xml:space="preserve">instabilities </w:t>
      </w:r>
      <w:r w:rsidR="00953BE8">
        <w:t xml:space="preserve">promoted </w:t>
      </w:r>
      <w:r w:rsidR="00F83923" w:rsidRPr="003B0A21">
        <w:t>by</w:t>
      </w:r>
      <w:r w:rsidR="00DA2D49" w:rsidRPr="003B0A21">
        <w:t xml:space="preserve"> </w:t>
      </w:r>
      <w:r w:rsidR="00B4629A">
        <w:t>elevated volatile contents</w:t>
      </w:r>
      <w:r w:rsidR="00C54548">
        <w:t xml:space="preserve"> </w:t>
      </w:r>
      <w:r w:rsidR="00C54548">
        <w:fldChar w:fldCharType="begin"/>
      </w:r>
      <w:r w:rsidR="00C54548">
        <w:instrText xml:space="preserve"> ADDIN EN.CITE &lt;EndNote&gt;&lt;Cite&gt;&lt;Author&gt;Nichols&lt;/Author&gt;&lt;Year&gt;2002&lt;/Year&gt;&lt;RecNum&gt;26688&lt;/RecNum&gt;&lt;DisplayText&gt;[&lt;style face="italic"&gt;Nichols et al., &lt;/style&gt;2002]&lt;/DisplayText&gt;&lt;record&gt;&lt;rec-number&gt;26688&lt;/rec-number&gt;&lt;foreign-keys&gt;&lt;key app="EN" db-id="a000rdfvz0rwr7etrpqva9wst95x2srfsvtv" timestamp="1488744940"&gt;26688&lt;/key&gt;&lt;/foreign-keys&gt;&lt;ref-type name="Journal Article"&gt;17&lt;/ref-type&gt;&lt;contributors&gt;&lt;authors&gt;&lt;author&gt;Nichols, A. R. L.&lt;/author&gt;&lt;author&gt;Carroll, M. R.&lt;/author&gt;&lt;author&gt;Höskuldsson, Á&lt;/author&gt;&lt;/authors&gt;&lt;/contributors&gt;&lt;titles&gt;&lt;title&gt;Is the Iceland hot spot also wet? Evidence from the water contents of undegassed submarine and subglacial pillow basalts&lt;/title&gt;&lt;secondary-title&gt;Earth and Planetary Science Letters&lt;/secondary-title&gt;&lt;/titles&gt;&lt;periodical&gt;&lt;full-title&gt;Earth and Planetary Science Letters&lt;/full-title&gt;&lt;/periodical&gt;&lt;pages&gt;77-87&lt;/pages&gt;&lt;volume&gt;202&lt;/volume&gt;&lt;number&gt;1&lt;/number&gt;&lt;keywords&gt;&lt;keyword&gt;Iceland&lt;/keyword&gt;&lt;keyword&gt;Reykjanes Ridge&lt;/keyword&gt;&lt;keyword&gt;subglacial basaltic glasses&lt;/keyword&gt;&lt;keyword&gt;volcanic glass&lt;/keyword&gt;&lt;keyword&gt;water content&lt;/keyword&gt;&lt;/keywords&gt;&lt;dates&gt;&lt;year&gt;2002&lt;/year&gt;&lt;pub-dates&gt;&lt;date&gt;8/30/&lt;/date&gt;&lt;/pub-dates&gt;&lt;/dates&gt;&lt;isbn&gt;0012-821X&lt;/isbn&gt;&lt;urls&gt;&lt;related-urls&gt;&lt;url&gt;http://www.sciencedirect.com/science/article/pii/S0012821X02007586&lt;/url&gt;&lt;/related-urls&gt;&lt;/urls&gt;&lt;electronic-resource-num&gt;http://dx.doi.org/10.1016/S0012-821X(02)00758-6&lt;/electronic-resource-num&gt;&lt;/record&gt;&lt;/Cite&gt;&lt;/EndNote&gt;</w:instrText>
      </w:r>
      <w:r w:rsidR="00C54548">
        <w:fldChar w:fldCharType="separate"/>
      </w:r>
      <w:r w:rsidR="00C54548">
        <w:rPr>
          <w:noProof/>
        </w:rPr>
        <w:t>[</w:t>
      </w:r>
      <w:r w:rsidR="00C54548" w:rsidRPr="00C54548">
        <w:rPr>
          <w:i/>
          <w:noProof/>
        </w:rPr>
        <w:t xml:space="preserve">Nichols et al., </w:t>
      </w:r>
      <w:r w:rsidR="00C54548">
        <w:rPr>
          <w:noProof/>
        </w:rPr>
        <w:t>2002]</w:t>
      </w:r>
      <w:r w:rsidR="00C54548">
        <w:fldChar w:fldCharType="end"/>
      </w:r>
      <w:r w:rsidR="00B4629A">
        <w:t xml:space="preserve"> that strongly reduce mantle solidus temperatures (by hundreds of degrees) </w:t>
      </w:r>
      <w:r w:rsidR="00B4629A">
        <w:fldChar w:fldCharType="begin"/>
      </w:r>
      <w:r w:rsidR="00B4629A">
        <w:instrText xml:space="preserve"> ADDIN EN.CITE &lt;EndNote&gt;&lt;Cite&gt;&lt;Author&gt;Katz&lt;/Author&gt;&lt;Year&gt;2003&lt;/Year&gt;&lt;RecNum&gt;26988&lt;/RecNum&gt;&lt;DisplayText&gt;[&lt;style face="italic"&gt;Katz et al., &lt;/style&gt;2003]&lt;/DisplayText&gt;&lt;record&gt;&lt;rec-number&gt;26988&lt;/rec-number&gt;&lt;foreign-keys&gt;&lt;key app="EN" db-id="a000rdfvz0rwr7etrpqva9wst95x2srfsvtv" timestamp="1488744989"&gt;26988&lt;/key&gt;&lt;/foreign-keys&gt;&lt;ref-type name="Journal Article"&gt;17&lt;/ref-type&gt;&lt;contributors&gt;&lt;authors&gt;&lt;author&gt;Katz, Richard F.&lt;/author&gt;&lt;author&gt;Spiegelman, Marc&lt;/author&gt;&lt;author&gt;Langmuir, Charles H.&lt;/author&gt;&lt;/authors&gt;&lt;/contributors&gt;&lt;titles&gt;&lt;title&gt;A new parameterization of hydrous mantle melting&lt;/title&gt;&lt;secondary-title&gt;Geochemistry, Geophysics, Geosystems&lt;/secondary-title&gt;&lt;/titles&gt;&lt;periodical&gt;&lt;full-title&gt;Geochemistry, Geophysics, Geosystems&lt;/full-title&gt;&lt;/periodical&gt;&lt;pages&gt;n/a-n/a&lt;/pages&gt;&lt;volume&gt;4&lt;/volume&gt;&lt;number&gt;9&lt;/number&gt;&lt;keywords&gt;&lt;keyword&gt;Mantle&lt;/keyword&gt;&lt;keyword&gt;hydrous&lt;/keyword&gt;&lt;keyword&gt;melt&lt;/keyword&gt;&lt;keyword&gt;parameterization&lt;/keyword&gt;&lt;keyword&gt;cpx&lt;/keyword&gt;&lt;keyword&gt;peridotite&lt;/keyword&gt;&lt;keyword&gt;3230 Mathematical Geophysics: Numerical solutions&lt;/keyword&gt;&lt;keyword&gt;3640 Igneous petrology&lt;/keyword&gt;&lt;/keywords&gt;&lt;dates&gt;&lt;year&gt;2003&lt;/year&gt;&lt;/dates&gt;&lt;isbn&gt;1525-2027&lt;/isbn&gt;&lt;urls&gt;&lt;related-urls&gt;&lt;url&gt;http://dx.doi.org/10.1029/2002GC000433&lt;/url&gt;&lt;/related-urls&gt;&lt;/urls&gt;&lt;electronic-resource-num&gt;10.1029/2002GC000433&lt;/electronic-resource-num&gt;&lt;modified-date&gt;1073&lt;/modified-date&gt;&lt;/record&gt;&lt;/Cite&gt;&lt;/EndNote&gt;</w:instrText>
      </w:r>
      <w:r w:rsidR="00B4629A">
        <w:fldChar w:fldCharType="separate"/>
      </w:r>
      <w:r w:rsidR="00B4629A">
        <w:rPr>
          <w:noProof/>
        </w:rPr>
        <w:t>[</w:t>
      </w:r>
      <w:r w:rsidR="00B4629A" w:rsidRPr="00B4629A">
        <w:rPr>
          <w:i/>
          <w:noProof/>
        </w:rPr>
        <w:t xml:space="preserve">Katz et al., </w:t>
      </w:r>
      <w:r w:rsidR="00B4629A">
        <w:rPr>
          <w:noProof/>
        </w:rPr>
        <w:t>2003]</w:t>
      </w:r>
      <w:r w:rsidR="00B4629A">
        <w:fldChar w:fldCharType="end"/>
      </w:r>
      <w:r w:rsidR="00B4629A">
        <w:t xml:space="preserve"> and viscosities (by two or more orders of magnitude) </w:t>
      </w:r>
      <w:r w:rsidR="00B4629A">
        <w:fldChar w:fldCharType="begin"/>
      </w:r>
      <w:r w:rsidR="00B4629A">
        <w:instrText xml:space="preserve"> ADDIN EN.CITE &lt;EndNote&gt;&lt;Cite&gt;&lt;Author&gt;Hirth&lt;/Author&gt;&lt;Year&gt;1996&lt;/Year&gt;&lt;RecNum&gt;21593&lt;/RecNum&gt;&lt;DisplayText&gt;[&lt;style face="italic"&gt;Hirth and Kohlstedt, &lt;/style&gt;1996]&lt;/DisplayText&gt;&lt;record&gt;&lt;rec-number&gt;21593&lt;/rec-number&gt;&lt;foreign-keys&gt;&lt;key app="EN" db-id="a000rdfvz0rwr7etrpqva9wst95x2srfsvtv" timestamp="1488744247"&gt;21593&lt;/key&gt;&lt;/foreign-keys&gt;&lt;ref-type name="Journal Article"&gt;17&lt;/ref-type&gt;&lt;contributors&gt;&lt;authors&gt;&lt;author&gt;Greg Hirth&lt;/author&gt;&lt;author&gt;David L. Kohlstedt&lt;/author&gt;&lt;/authors&gt;&lt;/contributors&gt;&lt;titles&gt;&lt;title&gt;Water in the oceanic upper mantle: implications for rheology, melt extraction and the evolution of the lithosphere&lt;/title&gt;&lt;secondary-title&gt;Earth and Planetary Science Letters&lt;/secondary-title&gt;&lt;/titles&gt;&lt;periodical&gt;&lt;full-title&gt;Earth and Planetary Science Letters&lt;/full-title&gt;&lt;/periodical&gt;&lt;pages&gt;93-108&lt;/pages&gt;&lt;volume&gt;144&lt;/volume&gt;&lt;dates&gt;&lt;year&gt;1996&lt;/year&gt;&lt;/dates&gt;&lt;urls&gt;&lt;/urls&gt;&lt;/record&gt;&lt;/Cite&gt;&lt;/EndNote&gt;</w:instrText>
      </w:r>
      <w:r w:rsidR="00B4629A">
        <w:fldChar w:fldCharType="separate"/>
      </w:r>
      <w:r w:rsidR="00B4629A">
        <w:rPr>
          <w:noProof/>
        </w:rPr>
        <w:t>[</w:t>
      </w:r>
      <w:r w:rsidR="00B4629A" w:rsidRPr="00B4629A">
        <w:rPr>
          <w:i/>
          <w:noProof/>
        </w:rPr>
        <w:t xml:space="preserve">Hirth and Kohlstedt, </w:t>
      </w:r>
      <w:r w:rsidR="00B4629A">
        <w:rPr>
          <w:noProof/>
        </w:rPr>
        <w:t>1996]</w:t>
      </w:r>
      <w:r w:rsidR="00B4629A">
        <w:fldChar w:fldCharType="end"/>
      </w:r>
      <w:r w:rsidRPr="003B0A21">
        <w:t xml:space="preserve">. </w:t>
      </w:r>
      <w:r w:rsidR="00827D95">
        <w:t xml:space="preserve">Time variable </w:t>
      </w:r>
      <w:r w:rsidR="006970BB">
        <w:t xml:space="preserve">(episodic) </w:t>
      </w:r>
      <w:r w:rsidR="00827D95">
        <w:lastRenderedPageBreak/>
        <w:t xml:space="preserve">behavior is inherent in this type of instability </w:t>
      </w:r>
      <w:r w:rsidR="00827D95">
        <w:fldChar w:fldCharType="begin"/>
      </w:r>
      <w:r w:rsidR="00827D95">
        <w:instrText xml:space="preserve"> ADDIN EN.CITE &lt;EndNote&gt;&lt;Cite&gt;&lt;Author&gt;Scott&lt;/Author&gt;&lt;Year&gt;1989&lt;/Year&gt;&lt;RecNum&gt;23350&lt;/RecNum&gt;&lt;DisplayText&gt;[&lt;style face="italic"&gt;Scott and Stevenson, &lt;/style&gt;1989]&lt;/DisplayText&gt;&lt;record&gt;&lt;rec-number&gt;23350&lt;/rec-number&gt;&lt;foreign-keys&gt;&lt;key app="EN" db-id="a000rdfvz0rwr7etrpqva9wst95x2srfsvtv" timestamp="1488744575"&gt;23350&lt;/key&gt;&lt;/foreign-keys&gt;&lt;ref-type name="Journal Article"&gt;17&lt;/ref-type&gt;&lt;contributors&gt;&lt;authors&gt;&lt;author&gt;David R. Scott&lt;/author&gt;&lt;author&gt;David J. Stevenson&lt;/author&gt;&lt;/authors&gt;&lt;/contributors&gt;&lt;titles&gt;&lt;title&gt;A self-consistent model of melting, magma migration and buoyancy-driven circulation beneath mid-ocean ridges&lt;/title&gt;&lt;secondary-title&gt;Journal of Geophysical Research: Solid Earth&lt;/secondary-title&gt;&lt;/titles&gt;&lt;periodical&gt;&lt;full-title&gt;Journal of Geophysical Research: Solid Earth&lt;/full-title&gt;&lt;/periodical&gt;&lt;pages&gt;2973-2988&lt;/pages&gt;&lt;volume&gt;94&lt;/volume&gt;&lt;number&gt;B3&lt;/number&gt;&lt;dates&gt;&lt;year&gt;1989&lt;/year&gt;&lt;pub-dates&gt;&lt;date&gt;March 10&lt;/date&gt;&lt;/pub-dates&gt;&lt;/dates&gt;&lt;urls&gt;&lt;/urls&gt;&lt;/record&gt;&lt;/Cite&gt;&lt;/EndNote&gt;</w:instrText>
      </w:r>
      <w:r w:rsidR="00827D95">
        <w:fldChar w:fldCharType="separate"/>
      </w:r>
      <w:r w:rsidR="00827D95">
        <w:rPr>
          <w:noProof/>
        </w:rPr>
        <w:t>[</w:t>
      </w:r>
      <w:r w:rsidR="00827D95" w:rsidRPr="00827D95">
        <w:rPr>
          <w:i/>
          <w:noProof/>
        </w:rPr>
        <w:t xml:space="preserve">Scott and Stevenson, </w:t>
      </w:r>
      <w:r w:rsidR="00827D95">
        <w:rPr>
          <w:noProof/>
        </w:rPr>
        <w:t>1989]</w:t>
      </w:r>
      <w:r w:rsidR="00827D95">
        <w:fldChar w:fldCharType="end"/>
      </w:r>
      <w:r w:rsidR="00805485">
        <w:t xml:space="preserve"> but may also be induced </w:t>
      </w:r>
      <w:r w:rsidR="006970BB">
        <w:t xml:space="preserve">and enhanced </w:t>
      </w:r>
      <w:r w:rsidR="00805485">
        <w:t xml:space="preserve">by plate boundary processes and mantle gradients. On the Reykjanes Ridge buoyant upwelling instabilities </w:t>
      </w:r>
      <w:r w:rsidR="00102E64">
        <w:fldChar w:fldCharType="begin"/>
      </w:r>
      <w:r w:rsidR="00102E64">
        <w:instrText xml:space="preserve"> ADDIN EN.CITE &lt;EndNote&gt;&lt;Cite&gt;&lt;Author&gt;Martinez&lt;/Author&gt;&lt;Year&gt;2017&lt;/Year&gt;&lt;RecNum&gt;27018&lt;/RecNum&gt;&lt;DisplayText&gt;[&lt;style face="italic"&gt;Martinez and Hey, &lt;/style&gt;2017]&lt;/DisplayText&gt;&lt;record&gt;&lt;rec-number&gt;27018&lt;/rec-number&gt;&lt;foreign-keys&gt;&lt;key app="EN" db-id="a000rdfvz0rwr7etrpqva9wst95x2srfsvtv" timestamp="1488744992"&gt;27018&lt;/key&gt;&lt;/foreign-keys&gt;&lt;ref-type name="Journal Article"&gt;17&lt;/ref-type&gt;&lt;contributors&gt;&lt;authors&gt;&lt;author&gt;Martinez, Fernando&lt;/author&gt;&lt;author&gt;Hey, Richard&lt;/author&gt;&lt;/authors&gt;&lt;/contributors&gt;&lt;titles&gt;&lt;title&gt;Propagating buoyant mantle upwelling on the Reykjanes Ridge&lt;/title&gt;&lt;secondary-title&gt;Earth and Planetary Science Letters&lt;/secondary-title&gt;&lt;/titles&gt;&lt;periodical&gt;&lt;full-title&gt;Earth and Planetary Science Letters&lt;/full-title&gt;&lt;/periodical&gt;&lt;pages&gt;10-22&lt;/pages&gt;&lt;volume&gt;457&lt;/volume&gt;&lt;keywords&gt;&lt;keyword&gt;plate boundary processes&lt;/keyword&gt;&lt;keyword&gt;mid-ocean ridges&lt;/keyword&gt;&lt;keyword&gt;mantle plumes&lt;/keyword&gt;&lt;/keywords&gt;&lt;dates&gt;&lt;year&gt;2017&lt;/year&gt;&lt;/dates&gt;&lt;isbn&gt;0012-821X&lt;/isbn&gt;&lt;urls&gt;&lt;related-urls&gt;&lt;url&gt;http://www.sciencedirect.com/science/article/pii/S0012821X16305489&lt;/url&gt;&lt;/related-urls&gt;&lt;/urls&gt;&lt;electronic-resource-num&gt;http://dx.doi.org/10.1016/j.epsl.2016.09.057&lt;/electronic-resource-num&gt;&lt;/record&gt;&lt;/Cite&gt;&lt;/EndNote&gt;</w:instrText>
      </w:r>
      <w:r w:rsidR="00102E64">
        <w:fldChar w:fldCharType="separate"/>
      </w:r>
      <w:r w:rsidR="00102E64">
        <w:rPr>
          <w:noProof/>
        </w:rPr>
        <w:t>[</w:t>
      </w:r>
      <w:r w:rsidR="00102E64" w:rsidRPr="00102E64">
        <w:rPr>
          <w:i/>
          <w:noProof/>
        </w:rPr>
        <w:t xml:space="preserve">Martinez and Hey, </w:t>
      </w:r>
      <w:r w:rsidR="00102E64">
        <w:rPr>
          <w:noProof/>
        </w:rPr>
        <w:t>2017]</w:t>
      </w:r>
      <w:r w:rsidR="00102E64">
        <w:fldChar w:fldCharType="end"/>
      </w:r>
      <w:r w:rsidR="00102E64">
        <w:t xml:space="preserve"> </w:t>
      </w:r>
      <w:r w:rsidR="00805485">
        <w:t xml:space="preserve">may initiate and be largest beneath Iceland where </w:t>
      </w:r>
      <w:r w:rsidR="006970BB">
        <w:t xml:space="preserve">measured </w:t>
      </w:r>
      <w:r w:rsidR="00805485">
        <w:t xml:space="preserve">mantle volatile contents </w:t>
      </w:r>
      <w:r w:rsidR="006970BB">
        <w:t>are</w:t>
      </w:r>
      <w:r w:rsidR="00805485">
        <w:t xml:space="preserve"> greatest </w:t>
      </w:r>
      <w:r w:rsidR="00805485">
        <w:fldChar w:fldCharType="begin"/>
      </w:r>
      <w:r w:rsidR="00805485">
        <w:instrText xml:space="preserve"> ADDIN EN.CITE &lt;EndNote&gt;&lt;Cite&gt;&lt;Author&gt;Nichols&lt;/Author&gt;&lt;Year&gt;2002&lt;/Year&gt;&lt;RecNum&gt;26688&lt;/RecNum&gt;&lt;DisplayText&gt;[&lt;style face="italic"&gt;Nichols et al., &lt;/style&gt;2002]&lt;/DisplayText&gt;&lt;record&gt;&lt;rec-number&gt;26688&lt;/rec-number&gt;&lt;foreign-keys&gt;&lt;key app="EN" db-id="a000rdfvz0rwr7etrpqva9wst95x2srfsvtv" timestamp="1488744940"&gt;26688&lt;/key&gt;&lt;/foreign-keys&gt;&lt;ref-type name="Journal Article"&gt;17&lt;/ref-type&gt;&lt;contributors&gt;&lt;authors&gt;&lt;author&gt;Nichols, A. R. L.&lt;/author&gt;&lt;author&gt;Carroll, M. R.&lt;/author&gt;&lt;author&gt;Höskuldsson, Á&lt;/author&gt;&lt;/authors&gt;&lt;/contributors&gt;&lt;titles&gt;&lt;title&gt;Is the Iceland hot spot also wet? Evidence from the water contents of undegassed submarine and subglacial pillow basalts&lt;/title&gt;&lt;secondary-title&gt;Earth and Planetary Science Letters&lt;/secondary-title&gt;&lt;/titles&gt;&lt;periodical&gt;&lt;full-title&gt;Earth and Planetary Science Letters&lt;/full-title&gt;&lt;/periodical&gt;&lt;pages&gt;77-87&lt;/pages&gt;&lt;volume&gt;202&lt;/volume&gt;&lt;number&gt;1&lt;/number&gt;&lt;keywords&gt;&lt;keyword&gt;Iceland&lt;/keyword&gt;&lt;keyword&gt;Reykjanes Ridge&lt;/keyword&gt;&lt;keyword&gt;subglacial basaltic glasses&lt;/keyword&gt;&lt;keyword&gt;volcanic glass&lt;/keyword&gt;&lt;keyword&gt;water content&lt;/keyword&gt;&lt;/keywords&gt;&lt;dates&gt;&lt;year&gt;2002&lt;/year&gt;&lt;pub-dates&gt;&lt;date&gt;8/30/&lt;/date&gt;&lt;/pub-dates&gt;&lt;/dates&gt;&lt;isbn&gt;0012-821X&lt;/isbn&gt;&lt;urls&gt;&lt;related-urls&gt;&lt;url&gt;http://www.sciencedirect.com/science/article/pii/S0012821X02007586&lt;/url&gt;&lt;/related-urls&gt;&lt;/urls&gt;&lt;electronic-resource-num&gt;http://dx.doi.org/10.1016/S0012-821X(02)00758-6&lt;/electronic-resource-num&gt;&lt;/record&gt;&lt;/Cite&gt;&lt;/EndNote&gt;</w:instrText>
      </w:r>
      <w:r w:rsidR="00805485">
        <w:fldChar w:fldCharType="separate"/>
      </w:r>
      <w:r w:rsidR="00805485">
        <w:rPr>
          <w:noProof/>
        </w:rPr>
        <w:t>[</w:t>
      </w:r>
      <w:r w:rsidR="00805485" w:rsidRPr="00C54548">
        <w:rPr>
          <w:i/>
          <w:noProof/>
        </w:rPr>
        <w:t xml:space="preserve">Nichols et al., </w:t>
      </w:r>
      <w:r w:rsidR="00805485">
        <w:rPr>
          <w:noProof/>
        </w:rPr>
        <w:t>2002]</w:t>
      </w:r>
      <w:r w:rsidR="00805485">
        <w:fldChar w:fldCharType="end"/>
      </w:r>
      <w:r w:rsidR="00805485">
        <w:t xml:space="preserve">.  The linear melting regime of the Reykjanes Ridge then provides a favorable </w:t>
      </w:r>
      <w:r w:rsidR="006970BB">
        <w:t xml:space="preserve">low viscosity </w:t>
      </w:r>
      <w:r w:rsidR="00805485">
        <w:t xml:space="preserve">conduit </w:t>
      </w:r>
      <w:r w:rsidR="006970BB">
        <w:t xml:space="preserve">already at mantle solidus temperatures </w:t>
      </w:r>
      <w:r w:rsidR="00805485">
        <w:t>for the propagation of these instabilities</w:t>
      </w:r>
      <w:r w:rsidR="006970BB">
        <w:t xml:space="preserve">. As the instabilities propagate along axis they locally produce increased crustal thicknesses that are spread onto the ridge flanks to form the </w:t>
      </w:r>
      <w:r w:rsidR="00F82F6C">
        <w:t xml:space="preserve">diachronous </w:t>
      </w:r>
      <w:r w:rsidR="006970BB">
        <w:t xml:space="preserve">V-shaped </w:t>
      </w:r>
      <w:r w:rsidR="00F82F6C">
        <w:t xml:space="preserve">crustal ridges.  Since the </w:t>
      </w:r>
      <w:r w:rsidR="00F5292B">
        <w:t xml:space="preserve">horizontally propagating </w:t>
      </w:r>
      <w:r w:rsidR="00F82F6C">
        <w:t xml:space="preserve">upwelling instability </w:t>
      </w:r>
      <w:r w:rsidR="006970BB">
        <w:t xml:space="preserve">is a wave-like phenomenon </w:t>
      </w:r>
      <w:r w:rsidR="00F5292B">
        <w:t>it</w:t>
      </w:r>
      <w:r w:rsidR="006970BB">
        <w:t xml:space="preserve"> </w:t>
      </w:r>
      <w:r w:rsidR="00F82F6C">
        <w:t>does not involve significant horizontal mantle flow</w:t>
      </w:r>
      <w:r w:rsidR="00F5292B">
        <w:t>, only the instability propagates at high rates along axis locally producing increased upwelling and melting. I</w:t>
      </w:r>
      <w:r w:rsidR="00135095">
        <w:t xml:space="preserve">n pulsing plume </w:t>
      </w:r>
      <w:r w:rsidR="00F5292B">
        <w:t>models, extremely high rates (up to meters/</w:t>
      </w:r>
      <w:proofErr w:type="spellStart"/>
      <w:r w:rsidR="00F5292B">
        <w:t>yr</w:t>
      </w:r>
      <w:proofErr w:type="spellEnd"/>
      <w:r w:rsidR="00F5292B">
        <w:t>) of mantle plume upwelling and horizontal flow are geometrically required to explain the acute geometry of the V-shaped ridges</w:t>
      </w:r>
      <w:r w:rsidR="004A2392">
        <w:t xml:space="preserve"> </w:t>
      </w:r>
      <w:r w:rsidR="004A2392">
        <w:fldChar w:fldCharType="begin"/>
      </w:r>
      <w:r w:rsidR="004A2392">
        <w:instrText xml:space="preserve"> ADDIN EN.CITE &lt;EndNote&gt;&lt;Cite&gt;&lt;Author&gt;Wright&lt;/Author&gt;&lt;Year&gt;1996&lt;/Year&gt;&lt;RecNum&gt;26905&lt;/RecNum&gt;&lt;DisplayText&gt;[&lt;style face="italic"&gt;Wright and Miller, &lt;/style&gt;1996]&lt;/DisplayText&gt;&lt;record&gt;&lt;rec-number&gt;26905&lt;/rec-number&gt;&lt;foreign-keys&gt;&lt;key app="EN" db-id="a000rdfvz0rwr7etrpqva9wst95x2srfsvtv" timestamp="1488744982"&gt;26905&lt;/key&gt;&lt;/foreign-keys&gt;&lt;ref-type name="Journal Article"&gt;17&lt;/ref-type&gt;&lt;contributors&gt;&lt;authors&gt;&lt;author&gt;Wright, James D.&lt;/author&gt;&lt;author&gt;Miller, Kenneth G.&lt;/author&gt;&lt;/authors&gt;&lt;/contributors&gt;&lt;titles&gt;&lt;title&gt;Control of North Atlantic Deep Water Circulation by the Greenland-Scotland Ridge&lt;/title&gt;&lt;secondary-title&gt;Paleoceanography&lt;/secondary-title&gt;&lt;/titles&gt;&lt;periodical&gt;&lt;full-title&gt;Paleoceanography&lt;/full-title&gt;&lt;/periodical&gt;&lt;pages&gt;157-170&lt;/pages&gt;&lt;volume&gt;11&lt;/volume&gt;&lt;number&gt;2&lt;/number&gt;&lt;keywords&gt;&lt;keyword&gt;3035 Midocean ridge processes&lt;/keyword&gt;&lt;keyword&gt;4267 4267&lt;/keyword&gt;&lt;/keywords&gt;&lt;dates&gt;&lt;year&gt;1996&lt;/year&gt;&lt;/dates&gt;&lt;isbn&gt;1944-9186&lt;/isbn&gt;&lt;urls&gt;&lt;related-urls&gt;&lt;url&gt;http://dx.doi.org/10.1029/95PA03696&lt;/url&gt;&lt;/related-urls&gt;&lt;/urls&gt;&lt;electronic-resource-num&gt;10.1029/95PA03696&lt;/electronic-resource-num&gt;&lt;/record&gt;&lt;/Cite&gt;&lt;/EndNote&gt;</w:instrText>
      </w:r>
      <w:r w:rsidR="004A2392">
        <w:fldChar w:fldCharType="separate"/>
      </w:r>
      <w:r w:rsidR="004A2392">
        <w:rPr>
          <w:noProof/>
        </w:rPr>
        <w:t>[</w:t>
      </w:r>
      <w:r w:rsidR="004A2392" w:rsidRPr="004A2392">
        <w:rPr>
          <w:i/>
          <w:noProof/>
        </w:rPr>
        <w:t xml:space="preserve">Wright and Miller, </w:t>
      </w:r>
      <w:r w:rsidR="004A2392">
        <w:rPr>
          <w:noProof/>
        </w:rPr>
        <w:t>1996]</w:t>
      </w:r>
      <w:r w:rsidR="004A2392">
        <w:fldChar w:fldCharType="end"/>
      </w:r>
      <w:r w:rsidR="00135095">
        <w:t>,</w:t>
      </w:r>
      <w:r w:rsidR="00F82F6C">
        <w:t xml:space="preserve"> </w:t>
      </w:r>
      <w:r w:rsidR="002874EA">
        <w:t>so</w:t>
      </w:r>
      <w:r w:rsidR="00F82F6C">
        <w:t xml:space="preserve"> </w:t>
      </w:r>
      <w:r w:rsidR="004A2392">
        <w:t>these models</w:t>
      </w:r>
      <w:r w:rsidR="00F5292B">
        <w:t xml:space="preserve"> also require</w:t>
      </w:r>
      <w:r w:rsidR="00F82F6C">
        <w:t xml:space="preserve"> a highly viscous dehydration layer to deflect the plume and prevent excessive mantle melting</w:t>
      </w:r>
      <w:r w:rsidR="002874EA">
        <w:t xml:space="preserve"> and hundreds of km of predicted crustal thickness</w:t>
      </w:r>
      <w:r w:rsidR="004A2392">
        <w:t xml:space="preserve"> beneath Iceland</w:t>
      </w:r>
      <w:r w:rsidR="0081751B">
        <w:t xml:space="preserve"> </w:t>
      </w:r>
      <w:r w:rsidR="0081751B">
        <w:fldChar w:fldCharType="begin">
          <w:fldData xml:space="preserve">PEVuZE5vdGU+PENpdGU+PEF1dGhvcj5JdG88L0F1dGhvcj48WWVhcj4xOTk5PC9ZZWFyPjxSZWNO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jgxLTY4NDwv
cGFnZXM+PHZvbHVtZT40MTE8L3ZvbHVtZT48bnVtYmVyPjY4Mzg8L251bWJlcj48ZGF0ZXM+PHll
YXI+MjAwMTwveWVhcj48cHViLWRhdGVzPjxkYXRlPkp1bjwvZGF0ZT48L3B1Yi1kYXRlcz48L2Rh
dGVzPjxhY2Nlc3Npb24tbnVtPklTSTowMDAxNjkxMTI1MDAwNDE8L2FjY2Vzc2lvbi1udW0+PHVy
bHM+PHJlbGF0ZWQtdXJscz48dXJsPiZsdDtHbyB0byBJU0kmZ3Q7Oi8vMDAwMTY5MTEyNTAwMDQx
PC91cmw+PC9yZWxhdGVkLXVybHM+PC91cmxzPjwvcmVjb3JkPjwvQ2l0ZT48L0VuZE5vdGU+
</w:fldData>
        </w:fldChar>
      </w:r>
      <w:r w:rsidR="0081751B">
        <w:instrText xml:space="preserve"> ADDIN EN.CITE </w:instrText>
      </w:r>
      <w:r w:rsidR="0081751B">
        <w:fldChar w:fldCharType="begin">
          <w:fldData xml:space="preserve">PEVuZE5vdGU+PENpdGU+PEF1dGhvcj5JdG88L0F1dGhvcj48WWVhcj4xOTk5PC9ZZWFyPjxSZWNO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jgxLTY4NDwv
cGFnZXM+PHZvbHVtZT40MTE8L3ZvbHVtZT48bnVtYmVyPjY4Mzg8L251bWJlcj48ZGF0ZXM+PHll
YXI+MjAwMTwveWVhcj48cHViLWRhdGVzPjxkYXRlPkp1bjwvZGF0ZT48L3B1Yi1kYXRlcz48L2Rh
dGVzPjxhY2Nlc3Npb24tbnVtPklTSTowMDAxNjkxMTI1MDAwNDE8L2FjY2Vzc2lvbi1udW0+PHVy
bHM+PHJlbGF0ZWQtdXJscz48dXJsPiZsdDtHbyB0byBJU0kmZ3Q7Oi8vMDAwMTY5MTEyNTAwMDQx
PC91cmw+PC9yZWxhdGVkLXVybHM+PC91cmxzPjwvcmVjb3JkPjwvQ2l0ZT48L0VuZE5vdGU+
</w:fldData>
        </w:fldChar>
      </w:r>
      <w:r w:rsidR="0081751B">
        <w:instrText xml:space="preserve"> ADDIN EN.CITE.DATA </w:instrText>
      </w:r>
      <w:r w:rsidR="0081751B">
        <w:fldChar w:fldCharType="end"/>
      </w:r>
      <w:r w:rsidR="0081751B">
        <w:fldChar w:fldCharType="separate"/>
      </w:r>
      <w:r w:rsidR="0081751B">
        <w:rPr>
          <w:noProof/>
        </w:rPr>
        <w:t>[</w:t>
      </w:r>
      <w:r w:rsidR="0081751B" w:rsidRPr="0081751B">
        <w:rPr>
          <w:i/>
          <w:noProof/>
        </w:rPr>
        <w:t xml:space="preserve">Ito, </w:t>
      </w:r>
      <w:r w:rsidR="0081751B">
        <w:rPr>
          <w:noProof/>
        </w:rPr>
        <w:t xml:space="preserve">2001; </w:t>
      </w:r>
      <w:r w:rsidR="0081751B" w:rsidRPr="0081751B">
        <w:rPr>
          <w:i/>
          <w:noProof/>
        </w:rPr>
        <w:t xml:space="preserve">Ito et al., </w:t>
      </w:r>
      <w:r w:rsidR="0081751B">
        <w:rPr>
          <w:noProof/>
        </w:rPr>
        <w:t>1999]</w:t>
      </w:r>
      <w:r w:rsidR="0081751B">
        <w:fldChar w:fldCharType="end"/>
      </w:r>
      <w:r w:rsidR="00F82F6C">
        <w:t xml:space="preserve">. </w:t>
      </w:r>
    </w:p>
    <w:p w14:paraId="3E9E2AD1" w14:textId="7980E440" w:rsidR="004A2392" w:rsidRDefault="004A2392" w:rsidP="00D46794">
      <w:pPr>
        <w:pStyle w:val="ListParagraph"/>
        <w:numPr>
          <w:ilvl w:val="0"/>
          <w:numId w:val="1"/>
        </w:numPr>
      </w:pPr>
      <w:r>
        <w:t xml:space="preserve">Small-scale </w:t>
      </w:r>
      <w:r w:rsidR="006324E5">
        <w:t xml:space="preserve">buoyant </w:t>
      </w:r>
      <w:r>
        <w:t xml:space="preserve">convective instabilities may be self-sustaining when supplied </w:t>
      </w:r>
      <w:r w:rsidR="006324E5">
        <w:t xml:space="preserve">by </w:t>
      </w:r>
      <w:r>
        <w:t xml:space="preserve">broad and relatively passive </w:t>
      </w:r>
      <w:r w:rsidR="00BC1AE7">
        <w:t xml:space="preserve">low-viscosity </w:t>
      </w:r>
      <w:r>
        <w:t xml:space="preserve">mantle anomalies at or near solidus temperatures </w:t>
      </w:r>
      <w:r w:rsidR="006324E5">
        <w:fldChar w:fldCharType="begin"/>
      </w:r>
      <w:r w:rsidR="006324E5">
        <w:instrText xml:space="preserve"> ADDIN EN.CITE &lt;EndNote&gt;&lt;Cite&gt;&lt;Author&gt;Tackley&lt;/Author&gt;&lt;Year&gt;1993&lt;/Year&gt;&lt;RecNum&gt;26765&lt;/RecNum&gt;&lt;DisplayText&gt;[&lt;style face="italic"&gt;Tackley and Stevenson, &lt;/style&gt;1993]&lt;/DisplayText&gt;&lt;record&gt;&lt;rec-number&gt;26765&lt;/rec-number&gt;&lt;foreign-keys&gt;&lt;key app="EN" db-id="a000rdfvz0rwr7etrpqva9wst95x2srfsvtv" timestamp="1488744954"&gt;26765&lt;/key&gt;&lt;/foreign-keys&gt;&lt;ref-type name="Book Section"&gt;5&lt;/ref-type&gt;&lt;contributors&gt;&lt;authors&gt;&lt;author&gt;P. J. Tackley&lt;/author&gt;&lt;author&gt;D. J. Stevenson&lt;/author&gt;&lt;/authors&gt;&lt;secondary-authors&gt;&lt;author&gt;D. B. Stone&lt;/author&gt;&lt;author&gt;S. K. Runcorn&lt;/author&gt;&lt;/secondary-authors&gt;&lt;/contributors&gt;&lt;titles&gt;&lt;title&gt;A mechanism for spontaneous self-perpetuating volcanism on the terrestrial planets&lt;/title&gt;&lt;secondary-title&gt;Flow and Creep in the Solar System: Observations, Modeling and Theory&lt;/secondary-title&gt;&lt;/titles&gt;&lt;pages&gt;307-321&lt;/pages&gt;&lt;dates&gt;&lt;year&gt;1993&lt;/year&gt;&lt;/dates&gt;&lt;pub-location&gt;the Netherlands&lt;/pub-location&gt;&lt;publisher&gt;Kluwer Academic Publishers&lt;/publisher&gt;&lt;urls&gt;&lt;/urls&gt;&lt;/record&gt;&lt;/Cite&gt;&lt;/EndNote&gt;</w:instrText>
      </w:r>
      <w:r w:rsidR="006324E5">
        <w:fldChar w:fldCharType="separate"/>
      </w:r>
      <w:r w:rsidR="006324E5">
        <w:rPr>
          <w:noProof/>
        </w:rPr>
        <w:t>[</w:t>
      </w:r>
      <w:r w:rsidR="006324E5" w:rsidRPr="006324E5">
        <w:rPr>
          <w:i/>
          <w:noProof/>
        </w:rPr>
        <w:t xml:space="preserve">Tackley and Stevenson, </w:t>
      </w:r>
      <w:r w:rsidR="006324E5">
        <w:rPr>
          <w:noProof/>
        </w:rPr>
        <w:t>1993]</w:t>
      </w:r>
      <w:r w:rsidR="006324E5">
        <w:fldChar w:fldCharType="end"/>
      </w:r>
      <w:r>
        <w:t xml:space="preserve">. </w:t>
      </w:r>
      <w:r w:rsidR="006324E5">
        <w:t xml:space="preserve">This concept </w:t>
      </w:r>
      <w:r>
        <w:t>offer</w:t>
      </w:r>
      <w:r w:rsidR="006324E5">
        <w:t>s</w:t>
      </w:r>
      <w:r>
        <w:t xml:space="preserve"> a resolution to many of the difficulties with plume models.  They do not require high rates of mantle plume flow or high temperatures.  Elevated volatile content </w:t>
      </w:r>
      <w:r w:rsidR="0031592A">
        <w:fldChar w:fldCharType="begin"/>
      </w:r>
      <w:r w:rsidR="0031592A">
        <w:instrText xml:space="preserve"> ADDIN EN.CITE &lt;EndNote&gt;&lt;Cite&gt;&lt;Author&gt;Bonatti&lt;/Author&gt;&lt;Year&gt;1990&lt;/Year&gt;&lt;RecNum&gt;19526&lt;/RecNum&gt;&lt;DisplayText&gt;[&lt;style face="italic"&gt;Bonatti, &lt;/style&gt;1990]&lt;/DisplayText&gt;&lt;record&gt;&lt;rec-number&gt;19526&lt;/rec-number&gt;&lt;foreign-keys&gt;&lt;key app="EN" db-id="a000rdfvz0rwr7etrpqva9wst95x2srfsvtv" timestamp="1488743855"&gt;19526&lt;/key&gt;&lt;/foreign-keys&gt;&lt;ref-type name="Journal Article"&gt;17&lt;/ref-type&gt;&lt;contributors&gt;&lt;authors&gt;&lt;author&gt;E. Bonatti&lt;/author&gt;&lt;/authors&gt;&lt;/contributors&gt;&lt;titles&gt;&lt;title&gt;Not so hot “hot spots” in the oceanic mantle&lt;/title&gt;&lt;secondary-title&gt;Science&lt;/secondary-title&gt;&lt;alt-title&gt;Science&lt;/alt-title&gt;&lt;/titles&gt;&lt;periodical&gt;&lt;full-title&gt;Science&lt;/full-title&gt;&lt;/periodical&gt;&lt;alt-periodical&gt;&lt;full-title&gt;Science&lt;/full-title&gt;&lt;/alt-periodical&gt;&lt;pages&gt;107-111&lt;/pages&gt;&lt;volume&gt;250&lt;/volume&gt;&lt;dates&gt;&lt;year&gt;1990&lt;/year&gt;&lt;/dates&gt;&lt;urls&gt;&lt;/urls&gt;&lt;/record&gt;&lt;/Cite&gt;&lt;/EndNote&gt;</w:instrText>
      </w:r>
      <w:r w:rsidR="0031592A">
        <w:fldChar w:fldCharType="separate"/>
      </w:r>
      <w:r w:rsidR="0031592A">
        <w:rPr>
          <w:noProof/>
        </w:rPr>
        <w:t>[</w:t>
      </w:r>
      <w:r w:rsidR="0031592A" w:rsidRPr="0031592A">
        <w:rPr>
          <w:i/>
          <w:noProof/>
        </w:rPr>
        <w:t xml:space="preserve">Bonatti, </w:t>
      </w:r>
      <w:r w:rsidR="0031592A">
        <w:rPr>
          <w:noProof/>
        </w:rPr>
        <w:t>1990]</w:t>
      </w:r>
      <w:r w:rsidR="0031592A">
        <w:fldChar w:fldCharType="end"/>
      </w:r>
      <w:r w:rsidR="0031592A">
        <w:t xml:space="preserve"> </w:t>
      </w:r>
      <w:r>
        <w:t xml:space="preserve">and moderately elevated temperatures (75°C) </w:t>
      </w:r>
      <w:r>
        <w:fldChar w:fldCharType="begin"/>
      </w:r>
      <w:r>
        <w:instrText xml:space="preserve"> ADDIN EN.CITE &lt;EndNote&gt;&lt;Cite&gt;&lt;Author&gt;Cochran&lt;/Author&gt;&lt;Year&gt;1978&lt;/Year&gt;&lt;RecNum&gt;27179&lt;/RecNum&gt;&lt;DisplayText&gt;[&lt;style face="italic"&gt;Cochran and Talwani, &lt;/style&gt;1978]&lt;/DisplayText&gt;&lt;record&gt;&lt;rec-number&gt;27179&lt;/rec-number&gt;&lt;foreign-keys&gt;&lt;key app="EN" db-id="a000rdfvz0rwr7etrpqva9wst95x2srfsvtv" timestamp="1510596826"&gt;27179&lt;/key&gt;&lt;/foreign-keys&gt;&lt;ref-type name="Journal Article"&gt;17&lt;/ref-type&gt;&lt;contributors&gt;&lt;authors&gt;&lt;author&gt;Cochran, James R.&lt;/author&gt;&lt;author&gt;Talwani, Manik&lt;/author&gt;&lt;/authors&gt;&lt;/contributors&gt;&lt;titles&gt;&lt;title&gt;Gravity anomalies, regional elevation, and the deep structure of the North Atlantic&lt;/title&gt;&lt;secondary-title&gt;Journal of Geophysical Research: Solid Earth&lt;/secondary-title&gt;&lt;/titles&gt;&lt;periodical&gt;&lt;full-title&gt;Journal of Geophysical Research: Solid Earth&lt;/full-title&gt;&lt;/periodical&gt;&lt;pages&gt;4907-4924&lt;/pages&gt;&lt;volume&gt;83&lt;/volume&gt;&lt;number&gt;B10&lt;/number&gt;&lt;keywords&gt;&lt;keyword&gt;1205 Geodesy and Gravity: Relations of gravity observations to tectonics and isostasy&lt;/keyword&gt;&lt;keyword&gt;7250 Tectonophysics: Structure of the lithosphere&lt;/keyword&gt;&lt;keyword&gt;9325 Information Related to Geographic Region: Atlantic Ocean&lt;/keyword&gt;&lt;/keywords&gt;&lt;dates&gt;&lt;year&gt;1978&lt;/year&gt;&lt;/dates&gt;&lt;isbn&gt;2156-2202&lt;/isbn&gt;&lt;urls&gt;&lt;related-urls&gt;&lt;url&gt;http://dx.doi.org/10.1029/JB083iB10p04907&lt;/url&gt;&lt;/related-urls&gt;&lt;/urls&gt;&lt;electronic-resource-num&gt;10.1029/JB083iB10p04907&lt;/electronic-resource-num&gt;&lt;/record&gt;&lt;/Cite&gt;&lt;/EndNote&gt;</w:instrText>
      </w:r>
      <w:r>
        <w:fldChar w:fldCharType="separate"/>
      </w:r>
      <w:r>
        <w:rPr>
          <w:noProof/>
        </w:rPr>
        <w:t>[</w:t>
      </w:r>
      <w:r w:rsidRPr="004A2392">
        <w:rPr>
          <w:i/>
          <w:noProof/>
        </w:rPr>
        <w:t xml:space="preserve">Cochran and Talwani, </w:t>
      </w:r>
      <w:r>
        <w:rPr>
          <w:noProof/>
        </w:rPr>
        <w:t>1978]</w:t>
      </w:r>
      <w:r>
        <w:fldChar w:fldCharType="end"/>
      </w:r>
      <w:r>
        <w:t xml:space="preserve"> may be sufficient </w:t>
      </w:r>
      <w:r w:rsidR="0031592A">
        <w:t>to sustain</w:t>
      </w:r>
      <w:r>
        <w:t xml:space="preserve"> long durations of excess melting. </w:t>
      </w:r>
      <w:r w:rsidR="0031592A">
        <w:t xml:space="preserve">As the convective cells are sourced in the low viscosity asthenosphere they may be decoupled from plate motion and remain stable in location relative to lithospheric plates. </w:t>
      </w:r>
      <w:r w:rsidR="00EF5B5A">
        <w:t xml:space="preserve">This stability need not result from a source at the core-mantle boundary or in the lower mantle. </w:t>
      </w:r>
      <w:r w:rsidR="0031592A">
        <w:t xml:space="preserve">In ridge-centered settings divergent plate motion removes excess depleted mantle </w:t>
      </w:r>
      <w:r w:rsidR="00854B41">
        <w:t xml:space="preserve">generated by the convective cells </w:t>
      </w:r>
      <w:r w:rsidR="0031592A">
        <w:t xml:space="preserve">that tends to suppress further upwelling, leading to episodic behavior.  In intraplate settings, the buoyant and increased-viscosity depleted mantle adheres to the lithosphere and is removed from the location of the small-scale convective cell by plate motion, forming the swells that often characterize hotspot tracks. If the </w:t>
      </w:r>
      <w:r w:rsidR="00BC1AE7">
        <w:t xml:space="preserve">broad </w:t>
      </w:r>
      <w:r w:rsidR="0031592A">
        <w:t>mantle anomal</w:t>
      </w:r>
      <w:r w:rsidR="00BC1AE7">
        <w:t>ies</w:t>
      </w:r>
      <w:r w:rsidR="0031592A">
        <w:t xml:space="preserve"> o</w:t>
      </w:r>
      <w:r w:rsidR="00BC1AE7">
        <w:t>riginate</w:t>
      </w:r>
      <w:r w:rsidR="0031592A">
        <w:t xml:space="preserve"> in the lower mantle </w:t>
      </w:r>
      <w:r w:rsidR="00BC1AE7">
        <w:t xml:space="preserve">and gradually ascend to shallow levels (as can be inferred from their size and shape in recent tomographic images </w:t>
      </w:r>
      <w:r w:rsidR="00BC1AE7">
        <w:fldChar w:fldCharType="begin"/>
      </w:r>
      <w:r w:rsidR="00BC1AE7">
        <w:instrText xml:space="preserve"> ADDIN EN.CITE &lt;EndNote&gt;&lt;Cite&gt;&lt;Author&gt;French&lt;/Author&gt;&lt;Year&gt;2015&lt;/Year&gt;&lt;RecNum&gt;27118&lt;/RecNum&gt;&lt;DisplayText&gt;[&lt;style face="italic"&gt;French and Romanowicz, &lt;/style&gt;2015]&lt;/DisplayText&gt;&lt;record&gt;&lt;rec-number&gt;27118&lt;/rec-number&gt;&lt;foreign-keys&gt;&lt;key app="EN" db-id="a000rdfvz0rwr7etrpqva9wst95x2srfsvtv" timestamp="1501713699"&gt;27118&lt;/key&gt;&lt;/foreign-keys&gt;&lt;ref-type name="Journal Article"&gt;17&lt;/ref-type&gt;&lt;contributors&gt;&lt;authors&gt;&lt;author&gt;French, Scott W.&lt;/author&gt;&lt;author&gt;Romanowicz, Barbara&lt;/author&gt;&lt;/authors&gt;&lt;/contributors&gt;&lt;titles&gt;&lt;title&gt;Broad plumes rooted at the base of the Earth&amp;apos;s mantle beneath major hotspots&lt;/title&gt;&lt;secondary-title&gt;Nature&lt;/secondary-title&gt;&lt;/titles&gt;&lt;periodical&gt;&lt;full-title&gt;Nature&lt;/full-title&gt;&lt;/periodical&gt;&lt;pages&gt;95-99&lt;/pages&gt;&lt;volume&gt;525&lt;/volume&gt;&lt;number&gt;7567&lt;/number&gt;&lt;dates&gt;&lt;year&gt;2015&lt;/year&gt;&lt;pub-dates&gt;&lt;date&gt;09/03/print&lt;/date&gt;&lt;/pub-dates&gt;&lt;/dates&gt;&lt;publisher&gt;Nature Publishing Group, a division of Macmillan Publishers Limited. All Rights Reserved.&lt;/publisher&gt;&lt;isbn&gt;0028-0836&lt;/isbn&gt;&lt;work-type&gt;Letter&lt;/work-type&gt;&lt;urls&gt;&lt;related-urls&gt;&lt;url&gt;http://dx.doi.org/10.1038/nature14876&lt;/url&gt;&lt;/related-urls&gt;&lt;/urls&gt;&lt;electronic-resource-num&gt;10.1038/nature14876&amp;#xD;http://www.nature.com/nature/journal/v525/n7567/abs/nature14876.html#supplementary-information&lt;/electronic-resource-num&gt;&lt;/record&gt;&lt;/Cite&gt;&lt;/EndNote&gt;</w:instrText>
      </w:r>
      <w:r w:rsidR="00BC1AE7">
        <w:fldChar w:fldCharType="separate"/>
      </w:r>
      <w:r w:rsidR="00BC1AE7">
        <w:rPr>
          <w:noProof/>
        </w:rPr>
        <w:t>[</w:t>
      </w:r>
      <w:r w:rsidR="00BC1AE7" w:rsidRPr="00BC1AE7">
        <w:rPr>
          <w:i/>
          <w:noProof/>
        </w:rPr>
        <w:t xml:space="preserve">French and Romanowicz, </w:t>
      </w:r>
      <w:r w:rsidR="00BC1AE7">
        <w:rPr>
          <w:noProof/>
        </w:rPr>
        <w:t>2015]</w:t>
      </w:r>
      <w:r w:rsidR="00BC1AE7">
        <w:fldChar w:fldCharType="end"/>
      </w:r>
      <w:r w:rsidR="00BC1AE7">
        <w:t>) they</w:t>
      </w:r>
      <w:r w:rsidR="0031592A">
        <w:t xml:space="preserve"> may explain the </w:t>
      </w:r>
      <w:r w:rsidR="00BC1AE7">
        <w:t xml:space="preserve">unusual geochemical characteristics of hotspots. </w:t>
      </w:r>
      <w:r w:rsidR="004B3542">
        <w:t xml:space="preserve">Broad mantle anomalies may also result from prior subduction and continental suturing events </w:t>
      </w:r>
      <w:r w:rsidR="005520CF">
        <w:fldChar w:fldCharType="begin"/>
      </w:r>
      <w:r w:rsidR="005520CF">
        <w:instrText xml:space="preserve"> ADDIN EN.CITE &lt;EndNote&gt;&lt;Cite&gt;&lt;Author&gt;Foulger&lt;/Author&gt;&lt;Year&gt;2005&lt;/Year&gt;&lt;RecNum&gt;27185&lt;/RecNum&gt;&lt;DisplayText&gt;[&lt;style face="italic"&gt;Foulger et al., &lt;/style&gt;2005]&lt;/DisplayText&gt;&lt;record&gt;&lt;rec-number&gt;27185&lt;/rec-number&gt;&lt;foreign-keys&gt;&lt;key app="EN" db-id="a000rdfvz0rwr7etrpqva9wst95x2srfsvtv" timestamp="1510712983"&gt;27185&lt;/key&gt;&lt;/foreign-keys&gt;&lt;ref-type name="Journal Article"&gt;17&lt;/ref-type&gt;&lt;contributors&gt;&lt;authors&gt;&lt;author&gt;Foulger, Gillian R&lt;/author&gt;&lt;author&gt;Natland, James H&lt;/author&gt;&lt;author&gt;Anderson, Don L&lt;/author&gt;&lt;/authors&gt;&lt;/contributors&gt;&lt;titles&gt;&lt;title&gt;Genesis of the Iceland melt anomaly by plate tectonic processes&lt;/title&gt;&lt;secondary-title&gt;Geological Society of America Special Papers&lt;/secondary-title&gt;&lt;/titles&gt;&lt;periodical&gt;&lt;full-title&gt;Geological Society of America Special Papers&lt;/full-title&gt;&lt;/periodical&gt;&lt;pages&gt;595-625&lt;/pages&gt;&lt;volume&gt;388&lt;/volume&gt;&lt;dates&gt;&lt;year&gt;2005&lt;/year&gt;&lt;/dates&gt;&lt;isbn&gt;0072-1077&lt;/isbn&gt;&lt;urls&gt;&lt;/urls&gt;&lt;/record&gt;&lt;/Cite&gt;&lt;/EndNote&gt;</w:instrText>
      </w:r>
      <w:r w:rsidR="005520CF">
        <w:fldChar w:fldCharType="separate"/>
      </w:r>
      <w:r w:rsidR="005520CF">
        <w:rPr>
          <w:noProof/>
        </w:rPr>
        <w:t>[</w:t>
      </w:r>
      <w:r w:rsidR="005520CF" w:rsidRPr="005520CF">
        <w:rPr>
          <w:i/>
          <w:noProof/>
        </w:rPr>
        <w:t xml:space="preserve">Foulger et al., </w:t>
      </w:r>
      <w:r w:rsidR="005520CF">
        <w:rPr>
          <w:noProof/>
        </w:rPr>
        <w:t>2005]</w:t>
      </w:r>
      <w:r w:rsidR="005520CF">
        <w:fldChar w:fldCharType="end"/>
      </w:r>
      <w:r w:rsidR="005520CF">
        <w:t xml:space="preserve">. Such mantle would be hydrous from slab water content and could gradually warm due to continental insulation.  </w:t>
      </w:r>
      <w:r w:rsidR="006E7502">
        <w:t xml:space="preserve">If </w:t>
      </w:r>
      <w:r w:rsidR="00F712D0">
        <w:t>deep- or shallow-sourced anomalous</w:t>
      </w:r>
      <w:r w:rsidR="006E7502">
        <w:t xml:space="preserve"> mantle underlies a continental rift it could lead to heightened melting as extension thins the lithosphere and brings the anomalous mantle above the solidus and promotes small-scale convection </w:t>
      </w:r>
      <w:r w:rsidR="006E7502">
        <w:fldChar w:fldCharType="begin"/>
      </w:r>
      <w:r w:rsidR="006E7502">
        <w:instrText xml:space="preserve"> ADDIN EN.CITE &lt;EndNote&gt;&lt;Cite&gt;&lt;Author&gt;Mutter&lt;/Author&gt;&lt;Year&gt;1988&lt;/Year&gt;&lt;RecNum&gt;25088&lt;/RecNum&gt;&lt;DisplayText&gt;[&lt;style face="italic"&gt;Mutter et al., &lt;/style&gt;1988]&lt;/DisplayText&gt;&lt;record&gt;&lt;rec-number&gt;25088&lt;/rec-number&gt;&lt;foreign-keys&gt;&lt;key app="EN" db-id="a000rdfvz0rwr7etrpqva9wst95x2srfsvtv" timestamp="1488744776"&gt;25088&lt;/key&gt;&lt;/foreign-keys&gt;&lt;ref-type name="Journal Article"&gt;17&lt;/ref-type&gt;&lt;contributors&gt;&lt;authors&gt;&lt;author&gt;Mutter, J. C.&lt;/author&gt;&lt;author&gt;Buck, W. R.&lt;/author&gt;&lt;author&gt;Zehnder, C. M.&lt;/author&gt;&lt;/authors&gt;&lt;/contributors&gt;&lt;auth-address&gt;Mutter, Jc&amp;#xD;Columbia Univ,Lamont Doherty Geol Observ,Palisades,Ny 10964&amp;#xD;Columbia Univ,Lamont Doherty Geol Observ,Palisades,Ny 10964&amp;#xD;Columbia Univ,Dept Geol Sci,New York,Ny 10027&lt;/auth-address&gt;&lt;titles&gt;&lt;title&gt;Convective partial melting .1. A model for the formation of thick basaltic sequences during the initiation of spreading&lt;/title&gt;&lt;secondary-title&gt;Journal of Geophysical Research: Solid Earth&lt;/secondary-title&gt;&lt;alt-title&gt;J Geophys Res-Solid&lt;/alt-title&gt;&lt;/titles&gt;&lt;periodical&gt;&lt;full-title&gt;Journal of Geophysical Research: Solid Earth&lt;/full-title&gt;&lt;/periodical&gt;&lt;alt-periodical&gt;&lt;full-title&gt;Journal of Geophysical Research-Solid Earth and Planets&lt;/full-title&gt;&lt;abbr-1&gt;J Geophys Res-Solid&lt;/abbr-1&gt;&lt;/alt-periodical&gt;&lt;pages&gt;1031-1048&lt;/pages&gt;&lt;volume&gt;93&lt;/volume&gt;&lt;number&gt;B2&lt;/number&gt;&lt;dates&gt;&lt;year&gt;1988&lt;/year&gt;&lt;pub-dates&gt;&lt;date&gt;Feb 10&lt;/date&gt;&lt;/pub-dates&gt;&lt;/dates&gt;&lt;isbn&gt;0148-0227&lt;/isbn&gt;&lt;accession-num&gt;ISI:A1988M128700001&lt;/accession-num&gt;&lt;urls&gt;&lt;related-urls&gt;&lt;url&gt;&amp;lt;Go to ISI&amp;gt;://A1988M128700001&lt;/url&gt;&lt;/related-urls&gt;&lt;/urls&gt;&lt;language&gt;English&lt;/language&gt;&lt;/record&gt;&lt;/Cite&gt;&lt;/EndNote&gt;</w:instrText>
      </w:r>
      <w:r w:rsidR="006E7502">
        <w:fldChar w:fldCharType="separate"/>
      </w:r>
      <w:r w:rsidR="006E7502">
        <w:rPr>
          <w:noProof/>
        </w:rPr>
        <w:t>[</w:t>
      </w:r>
      <w:r w:rsidR="006E7502" w:rsidRPr="006E7502">
        <w:rPr>
          <w:i/>
          <w:noProof/>
        </w:rPr>
        <w:t xml:space="preserve">Mutter et al., </w:t>
      </w:r>
      <w:r w:rsidR="006E7502">
        <w:rPr>
          <w:noProof/>
        </w:rPr>
        <w:t>1988]</w:t>
      </w:r>
      <w:r w:rsidR="006E7502">
        <w:fldChar w:fldCharType="end"/>
      </w:r>
      <w:r w:rsidR="006E7502">
        <w:t xml:space="preserve">. </w:t>
      </w:r>
      <w:r w:rsidR="00F712D0">
        <w:t xml:space="preserve">At the Reykjanes Ridge flanks, unusually pronounced buoyant convective flow is indicated by vertically aligned strong seismic anisotropy in the upper mantle </w:t>
      </w:r>
      <w:r w:rsidR="00F712D0">
        <w:fldChar w:fldCharType="begin"/>
      </w:r>
      <w:r w:rsidR="00F712D0">
        <w:instrText xml:space="preserve"> ADDIN EN.CITE &lt;EndNote&gt;&lt;Cite&gt;&lt;Author&gt;Gaherty&lt;/Author&gt;&lt;Year&gt;2001&lt;/Year&gt;&lt;RecNum&gt;21740&lt;/RecNum&gt;&lt;DisplayText&gt;[&lt;style face="italic"&gt;Gaherty, &lt;/style&gt;2001]&lt;/DisplayText&gt;&lt;record&gt;&lt;rec-number&gt;21740&lt;/rec-number&gt;&lt;foreign-keys&gt;&lt;key app="EN" db-id="a000rdfvz0rwr7etrpqva9wst95x2srfsvtv" timestamp="1488744278"&gt;21740&lt;/key&gt;&lt;/foreign-keys&gt;&lt;ref-type name="Journal Article"&gt;17&lt;/ref-type&gt;&lt;contributors&gt;&lt;authors&gt;&lt;author&gt;Gaherty, James B.&lt;/author&gt;&lt;/authors&gt;&lt;/contributors&gt;&lt;titles&gt;&lt;title&gt;Seismic Evidence for Hotspot-Induced Buoyant Flow Beneath the Reykjanes Ridge&lt;/title&gt;&lt;secondary-title&gt;Science&lt;/secondary-title&gt;&lt;alt-title&gt;Science&lt;/alt-title&gt;&lt;/titles&gt;&lt;periodical&gt;&lt;full-title&gt;Science&lt;/full-title&gt;&lt;/periodical&gt;&lt;alt-periodical&gt;&lt;full-title&gt;Science&lt;/full-title&gt;&lt;/alt-periodical&gt;&lt;pages&gt;1645-1647&lt;/pages&gt;&lt;volume&gt;293&lt;/volume&gt;&lt;number&gt;5535&lt;/number&gt;&lt;dates&gt;&lt;year&gt;2001&lt;/year&gt;&lt;pub-dates&gt;&lt;date&gt;August 31, 2001&lt;/date&gt;&lt;/pub-dates&gt;&lt;/dates&gt;&lt;urls&gt;&lt;related-urls&gt;&lt;url&gt;http://www.sciencemag.org/cgi/content/abstract/293/5535/1645&lt;/url&gt;&lt;/related-urls&gt;&lt;/urls&gt;&lt;/record&gt;&lt;/Cite&gt;&lt;/EndNote&gt;</w:instrText>
      </w:r>
      <w:r w:rsidR="00F712D0">
        <w:fldChar w:fldCharType="separate"/>
      </w:r>
      <w:r w:rsidR="00F712D0">
        <w:rPr>
          <w:noProof/>
        </w:rPr>
        <w:t>[</w:t>
      </w:r>
      <w:r w:rsidR="00F712D0" w:rsidRPr="00F712D0">
        <w:rPr>
          <w:i/>
          <w:noProof/>
        </w:rPr>
        <w:t xml:space="preserve">Gaherty, </w:t>
      </w:r>
      <w:r w:rsidR="00F712D0">
        <w:rPr>
          <w:noProof/>
        </w:rPr>
        <w:t>2001]</w:t>
      </w:r>
      <w:r w:rsidR="00F712D0">
        <w:fldChar w:fldCharType="end"/>
      </w:r>
      <w:r w:rsidR="005247CD">
        <w:t xml:space="preserve">. </w:t>
      </w:r>
    </w:p>
    <w:p w14:paraId="15E88169" w14:textId="21F2E7F6" w:rsidR="00463C22" w:rsidRDefault="00463C22" w:rsidP="00D46794">
      <w:pPr>
        <w:pStyle w:val="ListParagraph"/>
        <w:numPr>
          <w:ilvl w:val="0"/>
          <w:numId w:val="1"/>
        </w:numPr>
      </w:pPr>
      <w:r>
        <w:t>In the final paragraph of his paper laying out the original concept of a pulsing mantle plume</w:t>
      </w:r>
      <w:r w:rsidR="001518AD">
        <w:t xml:space="preserve"> beneath Iceland and the Reykjanes Ridge</w:t>
      </w:r>
      <w:bookmarkStart w:id="0" w:name="_GoBack"/>
      <w:bookmarkEnd w:id="0"/>
      <w:r>
        <w:t xml:space="preserve">, </w:t>
      </w:r>
      <w:r w:rsidRPr="00463C22">
        <w:rPr>
          <w:i/>
        </w:rPr>
        <w:t>Vogt</w:t>
      </w:r>
      <w:r>
        <w:t xml:space="preserve"> [1971] states “While the interpretation of V-shaped ridges as indicators of mantle flow seems promising, we do </w:t>
      </w:r>
      <w:r>
        <w:lastRenderedPageBreak/>
        <w:t xml:space="preserve">not claim that it is fact. Other propagating effects such as fractures and fluid instabilities should be explored”.  In this </w:t>
      </w:r>
      <w:proofErr w:type="gramStart"/>
      <w:r>
        <w:t>paper</w:t>
      </w:r>
      <w:proofErr w:type="gramEnd"/>
      <w:r>
        <w:t xml:space="preserve"> we have taken early steps in this new direction.  </w:t>
      </w:r>
    </w:p>
    <w:p w14:paraId="5E7337F4" w14:textId="77777777" w:rsidR="00463C22" w:rsidRDefault="00463C22" w:rsidP="00463C22">
      <w:pPr>
        <w:pStyle w:val="ListParagraph"/>
      </w:pPr>
    </w:p>
    <w:p w14:paraId="4E2D733D" w14:textId="77777777" w:rsidR="004A2392" w:rsidRDefault="004A2392" w:rsidP="004A2392">
      <w:pPr>
        <w:ind w:left="360"/>
      </w:pPr>
    </w:p>
    <w:p w14:paraId="48DCB9CF" w14:textId="77777777" w:rsidR="00DB6B39" w:rsidRDefault="00DB6B39" w:rsidP="00DB6B39"/>
    <w:p w14:paraId="5C6EB5EE" w14:textId="77777777" w:rsidR="00DB6B39" w:rsidRDefault="00DB6B39" w:rsidP="00DB6B39"/>
    <w:p w14:paraId="7DE48B4B" w14:textId="77777777" w:rsidR="004B5C74" w:rsidRDefault="004B5C74">
      <w:pPr>
        <w:spacing w:before="0"/>
        <w:rPr>
          <w:rFonts w:cs="Times New Roman"/>
        </w:rPr>
      </w:pPr>
      <w:r>
        <w:br w:type="page"/>
      </w:r>
    </w:p>
    <w:p w14:paraId="2D257C02" w14:textId="77777777" w:rsidR="00F712D0" w:rsidRPr="00F712D0" w:rsidRDefault="005559E3" w:rsidP="00F712D0">
      <w:pPr>
        <w:pStyle w:val="EndNoteBibliographyTitle"/>
        <w:rPr>
          <w:b/>
          <w:noProof/>
        </w:rPr>
      </w:pPr>
      <w:r>
        <w:lastRenderedPageBreak/>
        <w:fldChar w:fldCharType="begin"/>
      </w:r>
      <w:r>
        <w:instrText xml:space="preserve"> ADDIN EN.REFLIST </w:instrText>
      </w:r>
      <w:r>
        <w:fldChar w:fldCharType="separate"/>
      </w:r>
      <w:r w:rsidR="00F712D0" w:rsidRPr="00F712D0">
        <w:rPr>
          <w:b/>
          <w:noProof/>
        </w:rPr>
        <w:t>References Cited</w:t>
      </w:r>
    </w:p>
    <w:p w14:paraId="0542B975" w14:textId="77777777" w:rsidR="00F712D0" w:rsidRPr="00F712D0" w:rsidRDefault="00F712D0" w:rsidP="00F712D0">
      <w:pPr>
        <w:pStyle w:val="EndNoteBibliographyTitle"/>
        <w:rPr>
          <w:b/>
          <w:noProof/>
        </w:rPr>
      </w:pPr>
    </w:p>
    <w:p w14:paraId="597B5E77" w14:textId="77777777" w:rsidR="00F712D0" w:rsidRPr="00F712D0" w:rsidRDefault="00F712D0" w:rsidP="00F712D0">
      <w:pPr>
        <w:pStyle w:val="EndNoteBibliography"/>
        <w:ind w:left="720" w:hanging="720"/>
        <w:rPr>
          <w:noProof/>
        </w:rPr>
      </w:pPr>
      <w:r w:rsidRPr="00F712D0">
        <w:rPr>
          <w:noProof/>
        </w:rPr>
        <w:t xml:space="preserve">Abelson, M., and Agnon, A. (2001), Hotspot activity and plume pulses recorded by geometry of spreading axes, </w:t>
      </w:r>
      <w:r w:rsidRPr="00F712D0">
        <w:rPr>
          <w:i/>
          <w:noProof/>
        </w:rPr>
        <w:t>Earth and Planetary Science Letters</w:t>
      </w:r>
      <w:r w:rsidRPr="00F712D0">
        <w:rPr>
          <w:noProof/>
        </w:rPr>
        <w:t xml:space="preserve">, </w:t>
      </w:r>
      <w:r w:rsidRPr="00F712D0">
        <w:rPr>
          <w:i/>
          <w:noProof/>
        </w:rPr>
        <w:t>189</w:t>
      </w:r>
      <w:r w:rsidRPr="00F712D0">
        <w:rPr>
          <w:noProof/>
        </w:rPr>
        <w:t>(1-2), 31.</w:t>
      </w:r>
    </w:p>
    <w:p w14:paraId="0FE535C5" w14:textId="77777777" w:rsidR="00F712D0" w:rsidRPr="00F712D0" w:rsidRDefault="00F712D0" w:rsidP="00F712D0">
      <w:pPr>
        <w:pStyle w:val="EndNoteBibliography"/>
        <w:ind w:left="720" w:hanging="720"/>
        <w:rPr>
          <w:noProof/>
        </w:rPr>
      </w:pPr>
      <w:r w:rsidRPr="00F712D0">
        <w:rPr>
          <w:noProof/>
        </w:rPr>
        <w:t xml:space="preserve">Abelson, M., Agnon, A., and Almogi-Labin, A. (2008), Indications for control of the Iceland plume on the Eocene–Oligocene “greenhouse–icehouse” climate transition, </w:t>
      </w:r>
      <w:r w:rsidRPr="00F712D0">
        <w:rPr>
          <w:i/>
          <w:noProof/>
        </w:rPr>
        <w:t>Earth and Planetary Science Letters</w:t>
      </w:r>
      <w:r w:rsidRPr="00F712D0">
        <w:rPr>
          <w:noProof/>
        </w:rPr>
        <w:t xml:space="preserve">, </w:t>
      </w:r>
      <w:r w:rsidRPr="00F712D0">
        <w:rPr>
          <w:i/>
          <w:noProof/>
        </w:rPr>
        <w:t>265</w:t>
      </w:r>
      <w:r w:rsidRPr="00F712D0">
        <w:rPr>
          <w:noProof/>
        </w:rPr>
        <w:t>(1–2), 33-48.</w:t>
      </w:r>
    </w:p>
    <w:p w14:paraId="45274D8E" w14:textId="77777777" w:rsidR="00F712D0" w:rsidRPr="00F712D0" w:rsidRDefault="00F712D0" w:rsidP="00F712D0">
      <w:pPr>
        <w:pStyle w:val="EndNoteBibliography"/>
        <w:ind w:left="720" w:hanging="720"/>
        <w:rPr>
          <w:noProof/>
        </w:rPr>
      </w:pPr>
      <w:r w:rsidRPr="00F712D0">
        <w:rPr>
          <w:noProof/>
        </w:rPr>
        <w:t xml:space="preserve">Benediktsdóttir, Á., Hey, R., Martinez, F., and Höskuldsson, Á. (2012), Detailed Tectonic Evolution of the Reykjanes Ridge During the Past 15 Ma, </w:t>
      </w:r>
      <w:r w:rsidRPr="00F712D0">
        <w:rPr>
          <w:i/>
          <w:noProof/>
        </w:rPr>
        <w:t>Geochem. Geophys. Geosyst.</w:t>
      </w:r>
      <w:r w:rsidRPr="00F712D0">
        <w:rPr>
          <w:noProof/>
        </w:rPr>
        <w:t xml:space="preserve">, </w:t>
      </w:r>
      <w:r w:rsidRPr="00F712D0">
        <w:rPr>
          <w:i/>
          <w:noProof/>
        </w:rPr>
        <w:t>13</w:t>
      </w:r>
      <w:r w:rsidRPr="00F712D0">
        <w:rPr>
          <w:noProof/>
        </w:rPr>
        <w:t>, Q02008, doi:02010.01029/02011GC003948.</w:t>
      </w:r>
    </w:p>
    <w:p w14:paraId="4A1D9945" w14:textId="77777777" w:rsidR="00F712D0" w:rsidRPr="00F712D0" w:rsidRDefault="00F712D0" w:rsidP="00F712D0">
      <w:pPr>
        <w:pStyle w:val="EndNoteBibliography"/>
        <w:ind w:left="720" w:hanging="720"/>
        <w:rPr>
          <w:noProof/>
        </w:rPr>
      </w:pPr>
      <w:r w:rsidRPr="00F712D0">
        <w:rPr>
          <w:noProof/>
        </w:rPr>
        <w:t xml:space="preserve">Bonatti, E. (1990), Not so hot “hot spots” in the oceanic mantle, </w:t>
      </w:r>
      <w:r w:rsidRPr="00F712D0">
        <w:rPr>
          <w:i/>
          <w:noProof/>
        </w:rPr>
        <w:t>Science</w:t>
      </w:r>
      <w:r w:rsidRPr="00F712D0">
        <w:rPr>
          <w:noProof/>
        </w:rPr>
        <w:t xml:space="preserve">, </w:t>
      </w:r>
      <w:r w:rsidRPr="00F712D0">
        <w:rPr>
          <w:i/>
          <w:noProof/>
        </w:rPr>
        <w:t>250</w:t>
      </w:r>
      <w:r w:rsidRPr="00F712D0">
        <w:rPr>
          <w:noProof/>
        </w:rPr>
        <w:t>, 107-111.</w:t>
      </w:r>
    </w:p>
    <w:p w14:paraId="56B2BCAF" w14:textId="77777777" w:rsidR="00F712D0" w:rsidRPr="00F712D0" w:rsidRDefault="00F712D0" w:rsidP="00F712D0">
      <w:pPr>
        <w:pStyle w:val="EndNoteBibliography"/>
        <w:ind w:left="720" w:hanging="720"/>
        <w:rPr>
          <w:noProof/>
        </w:rPr>
      </w:pPr>
      <w:r w:rsidRPr="00F712D0">
        <w:rPr>
          <w:noProof/>
        </w:rPr>
        <w:t xml:space="preserve">Buck, W. R. (1986), Small-scale convection induced by passive rifting: the cause for uplift of rift shoulders, </w:t>
      </w:r>
      <w:r w:rsidRPr="00F712D0">
        <w:rPr>
          <w:i/>
          <w:noProof/>
        </w:rPr>
        <w:t>Earth and Planetary Science Letters</w:t>
      </w:r>
      <w:r w:rsidRPr="00F712D0">
        <w:rPr>
          <w:noProof/>
        </w:rPr>
        <w:t xml:space="preserve">, </w:t>
      </w:r>
      <w:r w:rsidRPr="00F712D0">
        <w:rPr>
          <w:i/>
          <w:noProof/>
        </w:rPr>
        <w:t>77</w:t>
      </w:r>
      <w:r w:rsidRPr="00F712D0">
        <w:rPr>
          <w:noProof/>
        </w:rPr>
        <w:t>, 362-372.</w:t>
      </w:r>
    </w:p>
    <w:p w14:paraId="333CFB59" w14:textId="77777777" w:rsidR="00F712D0" w:rsidRPr="00F712D0" w:rsidRDefault="00F712D0" w:rsidP="00F712D0">
      <w:pPr>
        <w:pStyle w:val="EndNoteBibliography"/>
        <w:ind w:left="720" w:hanging="720"/>
        <w:rPr>
          <w:noProof/>
        </w:rPr>
      </w:pPr>
      <w:r w:rsidRPr="00F712D0">
        <w:rPr>
          <w:noProof/>
        </w:rPr>
        <w:t xml:space="preserve">Caress, D. W., Menard, H. W., and Hey, R. N. (1988), Eocene reorganization of the Pacific-Farallon spreading center north of the Mendocino fracture zone, </w:t>
      </w:r>
      <w:r w:rsidRPr="00F712D0">
        <w:rPr>
          <w:i/>
          <w:noProof/>
        </w:rPr>
        <w:t>Journal of Geophysical Research: Solid Earth</w:t>
      </w:r>
      <w:r w:rsidRPr="00F712D0">
        <w:rPr>
          <w:noProof/>
        </w:rPr>
        <w:t xml:space="preserve">, </w:t>
      </w:r>
      <w:r w:rsidRPr="00F712D0">
        <w:rPr>
          <w:i/>
          <w:noProof/>
        </w:rPr>
        <w:t>93</w:t>
      </w:r>
      <w:r w:rsidRPr="00F712D0">
        <w:rPr>
          <w:noProof/>
        </w:rPr>
        <w:t>(B4), 2813–2838.</w:t>
      </w:r>
    </w:p>
    <w:p w14:paraId="5B45F3E6" w14:textId="77777777" w:rsidR="00F712D0" w:rsidRPr="00F712D0" w:rsidRDefault="00F712D0" w:rsidP="00F712D0">
      <w:pPr>
        <w:pStyle w:val="EndNoteBibliography"/>
        <w:ind w:left="720" w:hanging="720"/>
        <w:rPr>
          <w:noProof/>
        </w:rPr>
      </w:pPr>
      <w:r w:rsidRPr="00F712D0">
        <w:rPr>
          <w:noProof/>
        </w:rPr>
        <w:t xml:space="preserve">Christie, D. M., and Sinton, J. M. (1981), Evolution of abyssal lavas along propagating segments of the Galapagos spreading center, </w:t>
      </w:r>
      <w:r w:rsidRPr="00F712D0">
        <w:rPr>
          <w:i/>
          <w:noProof/>
        </w:rPr>
        <w:t>Earth and Planetary Science Letters</w:t>
      </w:r>
      <w:r w:rsidRPr="00F712D0">
        <w:rPr>
          <w:noProof/>
        </w:rPr>
        <w:t xml:space="preserve">, </w:t>
      </w:r>
      <w:r w:rsidRPr="00F712D0">
        <w:rPr>
          <w:i/>
          <w:noProof/>
        </w:rPr>
        <w:t>56</w:t>
      </w:r>
      <w:r w:rsidRPr="00F712D0">
        <w:rPr>
          <w:noProof/>
        </w:rPr>
        <w:t>, 321-335.</w:t>
      </w:r>
    </w:p>
    <w:p w14:paraId="643098F4" w14:textId="77777777" w:rsidR="00F712D0" w:rsidRPr="00F712D0" w:rsidRDefault="00F712D0" w:rsidP="00F712D0">
      <w:pPr>
        <w:pStyle w:val="EndNoteBibliography"/>
        <w:ind w:left="720" w:hanging="720"/>
        <w:rPr>
          <w:noProof/>
        </w:rPr>
      </w:pPr>
      <w:r w:rsidRPr="00F712D0">
        <w:rPr>
          <w:noProof/>
        </w:rPr>
        <w:t xml:space="preserve">Cochran, J. R., and Talwani, M. (1978), Gravity anomalies, regional elevation, and the deep structure of the North Atlantic, </w:t>
      </w:r>
      <w:r w:rsidRPr="00F712D0">
        <w:rPr>
          <w:i/>
          <w:noProof/>
        </w:rPr>
        <w:t>Journal of Geophysical Research: Solid Earth</w:t>
      </w:r>
      <w:r w:rsidRPr="00F712D0">
        <w:rPr>
          <w:noProof/>
        </w:rPr>
        <w:t xml:space="preserve">, </w:t>
      </w:r>
      <w:r w:rsidRPr="00F712D0">
        <w:rPr>
          <w:i/>
          <w:noProof/>
        </w:rPr>
        <w:t>83</w:t>
      </w:r>
      <w:r w:rsidRPr="00F712D0">
        <w:rPr>
          <w:noProof/>
        </w:rPr>
        <w:t>(B10), 4907-4924.</w:t>
      </w:r>
    </w:p>
    <w:p w14:paraId="4EA7BC52" w14:textId="77777777" w:rsidR="00F712D0" w:rsidRPr="00F712D0" w:rsidRDefault="00F712D0" w:rsidP="00F712D0">
      <w:pPr>
        <w:pStyle w:val="EndNoteBibliography"/>
        <w:ind w:left="720" w:hanging="720"/>
        <w:rPr>
          <w:noProof/>
        </w:rPr>
      </w:pPr>
      <w:r w:rsidRPr="00F712D0">
        <w:rPr>
          <w:noProof/>
        </w:rPr>
        <w:t xml:space="preserve">Darbyshire, F. A., White, R. S., and Priestley, K. F. (2000), Structure of the crust and uppermost mantle of Iceland from a combined seismic and gravity study, </w:t>
      </w:r>
      <w:r w:rsidRPr="00F712D0">
        <w:rPr>
          <w:i/>
          <w:noProof/>
        </w:rPr>
        <w:t>Earth and Planetary Science Letters</w:t>
      </w:r>
      <w:r w:rsidRPr="00F712D0">
        <w:rPr>
          <w:noProof/>
        </w:rPr>
        <w:t xml:space="preserve">, </w:t>
      </w:r>
      <w:r w:rsidRPr="00F712D0">
        <w:rPr>
          <w:i/>
          <w:noProof/>
        </w:rPr>
        <w:t>181</w:t>
      </w:r>
      <w:r w:rsidRPr="00F712D0">
        <w:rPr>
          <w:noProof/>
        </w:rPr>
        <w:t>(3), 409-428.</w:t>
      </w:r>
    </w:p>
    <w:p w14:paraId="75C09F89" w14:textId="77777777" w:rsidR="00F712D0" w:rsidRPr="00F712D0" w:rsidRDefault="00F712D0" w:rsidP="00F712D0">
      <w:pPr>
        <w:pStyle w:val="EndNoteBibliography"/>
        <w:ind w:left="720" w:hanging="720"/>
        <w:rPr>
          <w:noProof/>
        </w:rPr>
      </w:pPr>
      <w:r w:rsidRPr="00F712D0">
        <w:rPr>
          <w:noProof/>
        </w:rPr>
        <w:t xml:space="preserve">Forsyth, D. W., Harmon, N., Scheirer, D. S., and Duncan, R. A. (2006), Distribution of recent volcanism and the morphology of seamounts and ridges in the GLIMPSE study area: Implications for the lithospheric cracking hypothesis for the origin of intraplate, non–hot spot volcanic chains, </w:t>
      </w:r>
      <w:r w:rsidRPr="00F712D0">
        <w:rPr>
          <w:i/>
          <w:noProof/>
        </w:rPr>
        <w:t>Journal of Geophysical Research: Solid Earth</w:t>
      </w:r>
      <w:r w:rsidRPr="00F712D0">
        <w:rPr>
          <w:noProof/>
        </w:rPr>
        <w:t xml:space="preserve">, </w:t>
      </w:r>
      <w:r w:rsidRPr="00F712D0">
        <w:rPr>
          <w:i/>
          <w:noProof/>
        </w:rPr>
        <w:t>111</w:t>
      </w:r>
      <w:r w:rsidRPr="00F712D0">
        <w:rPr>
          <w:noProof/>
        </w:rPr>
        <w:t>(B11).</w:t>
      </w:r>
    </w:p>
    <w:p w14:paraId="5EE12BA8" w14:textId="77777777" w:rsidR="00F712D0" w:rsidRPr="00F712D0" w:rsidRDefault="00F712D0" w:rsidP="00F712D0">
      <w:pPr>
        <w:pStyle w:val="EndNoteBibliography"/>
        <w:ind w:left="720" w:hanging="720"/>
        <w:rPr>
          <w:noProof/>
        </w:rPr>
      </w:pPr>
      <w:r w:rsidRPr="00F712D0">
        <w:rPr>
          <w:noProof/>
        </w:rPr>
        <w:t xml:space="preserve">Foulger, G. R., Natland, J. H., and Anderson, D. L. (2005), Genesis of the Iceland melt anomaly by plate tectonic processes, </w:t>
      </w:r>
      <w:r w:rsidRPr="00F712D0">
        <w:rPr>
          <w:i/>
          <w:noProof/>
        </w:rPr>
        <w:t>Geological Society of America Special Papers</w:t>
      </w:r>
      <w:r w:rsidRPr="00F712D0">
        <w:rPr>
          <w:noProof/>
        </w:rPr>
        <w:t xml:space="preserve">, </w:t>
      </w:r>
      <w:r w:rsidRPr="00F712D0">
        <w:rPr>
          <w:i/>
          <w:noProof/>
        </w:rPr>
        <w:t>388</w:t>
      </w:r>
      <w:r w:rsidRPr="00F712D0">
        <w:rPr>
          <w:noProof/>
        </w:rPr>
        <w:t>, 595-625.</w:t>
      </w:r>
    </w:p>
    <w:p w14:paraId="5BF763D8" w14:textId="77777777" w:rsidR="00F712D0" w:rsidRPr="00F712D0" w:rsidRDefault="00F712D0" w:rsidP="00F712D0">
      <w:pPr>
        <w:pStyle w:val="EndNoteBibliography"/>
        <w:ind w:left="720" w:hanging="720"/>
        <w:rPr>
          <w:noProof/>
        </w:rPr>
      </w:pPr>
      <w:r w:rsidRPr="00F712D0">
        <w:rPr>
          <w:noProof/>
        </w:rPr>
        <w:t xml:space="preserve">French, S. W., and Romanowicz, B. (2015), Broad plumes rooted at the base of the Earth's mantle beneath major hotspots, </w:t>
      </w:r>
      <w:r w:rsidRPr="00F712D0">
        <w:rPr>
          <w:i/>
          <w:noProof/>
        </w:rPr>
        <w:t>Nature</w:t>
      </w:r>
      <w:r w:rsidRPr="00F712D0">
        <w:rPr>
          <w:noProof/>
        </w:rPr>
        <w:t xml:space="preserve">, </w:t>
      </w:r>
      <w:r w:rsidRPr="00F712D0">
        <w:rPr>
          <w:i/>
          <w:noProof/>
        </w:rPr>
        <w:t>525</w:t>
      </w:r>
      <w:r w:rsidRPr="00F712D0">
        <w:rPr>
          <w:noProof/>
        </w:rPr>
        <w:t>(7567), 95-99.</w:t>
      </w:r>
    </w:p>
    <w:p w14:paraId="6660846C" w14:textId="77777777" w:rsidR="00F712D0" w:rsidRPr="00F712D0" w:rsidRDefault="00F712D0" w:rsidP="00F712D0">
      <w:pPr>
        <w:pStyle w:val="EndNoteBibliography"/>
        <w:ind w:left="720" w:hanging="720"/>
        <w:rPr>
          <w:noProof/>
        </w:rPr>
      </w:pPr>
      <w:r w:rsidRPr="00F712D0">
        <w:rPr>
          <w:noProof/>
        </w:rPr>
        <w:t xml:space="preserve">Gaherty, J. B. (2001), Seismic Evidence for Hotspot-Induced Buoyant Flow Beneath the Reykjanes Ridge, </w:t>
      </w:r>
      <w:r w:rsidRPr="00F712D0">
        <w:rPr>
          <w:i/>
          <w:noProof/>
        </w:rPr>
        <w:t>Science</w:t>
      </w:r>
      <w:r w:rsidRPr="00F712D0">
        <w:rPr>
          <w:noProof/>
        </w:rPr>
        <w:t xml:space="preserve">, </w:t>
      </w:r>
      <w:r w:rsidRPr="00F712D0">
        <w:rPr>
          <w:i/>
          <w:noProof/>
        </w:rPr>
        <w:t>293</w:t>
      </w:r>
      <w:r w:rsidRPr="00F712D0">
        <w:rPr>
          <w:noProof/>
        </w:rPr>
        <w:t>(5535), 1645-1647.</w:t>
      </w:r>
    </w:p>
    <w:p w14:paraId="6606D35D" w14:textId="77777777" w:rsidR="00F712D0" w:rsidRPr="00F712D0" w:rsidRDefault="00F712D0" w:rsidP="00F712D0">
      <w:pPr>
        <w:pStyle w:val="EndNoteBibliography"/>
        <w:ind w:left="720" w:hanging="720"/>
        <w:rPr>
          <w:noProof/>
        </w:rPr>
      </w:pPr>
      <w:r w:rsidRPr="00F712D0">
        <w:rPr>
          <w:noProof/>
        </w:rPr>
        <w:t xml:space="preserve">Goodliffe, A. M., Taylor, B., Martinez, F., Hey, R., Maeda, K., and Ohono, K. (1997), Synchronous reorientation of the Woodlark Basin spreading center, </w:t>
      </w:r>
      <w:r w:rsidRPr="00F712D0">
        <w:rPr>
          <w:i/>
          <w:noProof/>
        </w:rPr>
        <w:t>Earth and Planetary Science Letters</w:t>
      </w:r>
      <w:r w:rsidRPr="00F712D0">
        <w:rPr>
          <w:noProof/>
        </w:rPr>
        <w:t xml:space="preserve">, </w:t>
      </w:r>
      <w:r w:rsidRPr="00F712D0">
        <w:rPr>
          <w:i/>
          <w:noProof/>
        </w:rPr>
        <w:t>146</w:t>
      </w:r>
      <w:r w:rsidRPr="00F712D0">
        <w:rPr>
          <w:noProof/>
        </w:rPr>
        <w:t>, 233-242.</w:t>
      </w:r>
    </w:p>
    <w:p w14:paraId="4E5A2745" w14:textId="77777777" w:rsidR="00F712D0" w:rsidRPr="00F712D0" w:rsidRDefault="00F712D0" w:rsidP="00F712D0">
      <w:pPr>
        <w:pStyle w:val="EndNoteBibliography"/>
        <w:ind w:left="720" w:hanging="720"/>
        <w:rPr>
          <w:noProof/>
        </w:rPr>
      </w:pPr>
      <w:r w:rsidRPr="00F712D0">
        <w:rPr>
          <w:noProof/>
        </w:rPr>
        <w:t xml:space="preserve">Gripp, A. E., and Gordon, R. G. (1990), Current plate velocities relative to the hotspots incorporating the NUVEL-1 global plate motion model, </w:t>
      </w:r>
      <w:r w:rsidRPr="00F712D0">
        <w:rPr>
          <w:i/>
          <w:noProof/>
        </w:rPr>
        <w:t>Geophysical Research Letters</w:t>
      </w:r>
      <w:r w:rsidRPr="00F712D0">
        <w:rPr>
          <w:noProof/>
        </w:rPr>
        <w:t xml:space="preserve">, </w:t>
      </w:r>
      <w:r w:rsidRPr="00F712D0">
        <w:rPr>
          <w:i/>
          <w:noProof/>
        </w:rPr>
        <w:t>17</w:t>
      </w:r>
      <w:r w:rsidRPr="00F712D0">
        <w:rPr>
          <w:noProof/>
        </w:rPr>
        <w:t>, 1109-1112.</w:t>
      </w:r>
    </w:p>
    <w:p w14:paraId="0F9D7870" w14:textId="77777777" w:rsidR="00F712D0" w:rsidRPr="00F712D0" w:rsidRDefault="00F712D0" w:rsidP="00F712D0">
      <w:pPr>
        <w:pStyle w:val="EndNoteBibliography"/>
        <w:ind w:left="720" w:hanging="720"/>
        <w:rPr>
          <w:noProof/>
        </w:rPr>
      </w:pPr>
      <w:r w:rsidRPr="00F712D0">
        <w:rPr>
          <w:noProof/>
        </w:rPr>
        <w:lastRenderedPageBreak/>
        <w:t xml:space="preserve">Gudmundsson, A., Brynjolfsson, S., and Jonsson, M. T. (1993), Structural analysis of a transform fault-rift zone junction in North Iceland, </w:t>
      </w:r>
      <w:r w:rsidRPr="00F712D0">
        <w:rPr>
          <w:i/>
          <w:noProof/>
        </w:rPr>
        <w:t>Tectonophysics</w:t>
      </w:r>
      <w:r w:rsidRPr="00F712D0">
        <w:rPr>
          <w:noProof/>
        </w:rPr>
        <w:t xml:space="preserve">, </w:t>
      </w:r>
      <w:r w:rsidRPr="00F712D0">
        <w:rPr>
          <w:i/>
          <w:noProof/>
        </w:rPr>
        <w:t>220</w:t>
      </w:r>
      <w:r w:rsidRPr="00F712D0">
        <w:rPr>
          <w:noProof/>
        </w:rPr>
        <w:t>(1-4), 205-221.</w:t>
      </w:r>
    </w:p>
    <w:p w14:paraId="6FF8DF23" w14:textId="77777777" w:rsidR="00F712D0" w:rsidRPr="00F712D0" w:rsidRDefault="00F712D0" w:rsidP="00F712D0">
      <w:pPr>
        <w:pStyle w:val="EndNoteBibliography"/>
        <w:ind w:left="720" w:hanging="720"/>
        <w:rPr>
          <w:noProof/>
        </w:rPr>
      </w:pPr>
      <w:r w:rsidRPr="00F712D0">
        <w:rPr>
          <w:noProof/>
        </w:rPr>
        <w:t xml:space="preserve">Harmon, N., Forsyth, D. W., and Scheirer, D. S. (2006), Analysis of gravity and topography in the GLIMPSE study region: Isostatic compensation and uplift of the Sojourn and Hotu Matua Ridge systems, </w:t>
      </w:r>
      <w:r w:rsidRPr="00F712D0">
        <w:rPr>
          <w:i/>
          <w:noProof/>
        </w:rPr>
        <w:t>Journal of Geophysical Research: Solid Earth</w:t>
      </w:r>
      <w:r w:rsidRPr="00F712D0">
        <w:rPr>
          <w:noProof/>
        </w:rPr>
        <w:t xml:space="preserve">, </w:t>
      </w:r>
      <w:r w:rsidRPr="00F712D0">
        <w:rPr>
          <w:i/>
          <w:noProof/>
        </w:rPr>
        <w:t>111</w:t>
      </w:r>
      <w:r w:rsidRPr="00F712D0">
        <w:rPr>
          <w:noProof/>
        </w:rPr>
        <w:t>(B11), n/a-n/a.</w:t>
      </w:r>
    </w:p>
    <w:p w14:paraId="6790487B" w14:textId="77777777" w:rsidR="00F712D0" w:rsidRPr="00F712D0" w:rsidRDefault="00F712D0" w:rsidP="00F712D0">
      <w:pPr>
        <w:pStyle w:val="EndNoteBibliography"/>
        <w:ind w:left="720" w:hanging="720"/>
        <w:rPr>
          <w:noProof/>
        </w:rPr>
      </w:pPr>
      <w:r w:rsidRPr="00F712D0">
        <w:rPr>
          <w:noProof/>
        </w:rPr>
        <w:t xml:space="preserve">Hey, R., Martinez, F., Höskuldsson, Á., and Benediktsdóttir, Á. (2010), Propagating rift model for the V-shaped ridges south of Iceland, </w:t>
      </w:r>
      <w:r w:rsidRPr="00F712D0">
        <w:rPr>
          <w:i/>
          <w:noProof/>
        </w:rPr>
        <w:t>Geochem. Geophys. Geosyst.</w:t>
      </w:r>
      <w:r w:rsidRPr="00F712D0">
        <w:rPr>
          <w:noProof/>
        </w:rPr>
        <w:t xml:space="preserve">, </w:t>
      </w:r>
      <w:r w:rsidRPr="00F712D0">
        <w:rPr>
          <w:i/>
          <w:noProof/>
        </w:rPr>
        <w:t>11</w:t>
      </w:r>
      <w:r w:rsidRPr="00F712D0">
        <w:rPr>
          <w:noProof/>
        </w:rPr>
        <w:t>(3), Q03011.</w:t>
      </w:r>
    </w:p>
    <w:p w14:paraId="735B6FE2" w14:textId="77777777" w:rsidR="00F712D0" w:rsidRPr="00F712D0" w:rsidRDefault="00F712D0" w:rsidP="00F712D0">
      <w:pPr>
        <w:pStyle w:val="EndNoteBibliography"/>
        <w:ind w:left="720" w:hanging="720"/>
        <w:rPr>
          <w:noProof/>
        </w:rPr>
      </w:pPr>
      <w:r w:rsidRPr="00F712D0">
        <w:rPr>
          <w:noProof/>
        </w:rPr>
        <w:t xml:space="preserve">Hey, R. N. (1977), A new class of “pseudofaults” and their bearing on plate tectonics: a propagating rift model, </w:t>
      </w:r>
      <w:r w:rsidRPr="00F712D0">
        <w:rPr>
          <w:i/>
          <w:noProof/>
        </w:rPr>
        <w:t>Earth and Planetary Science Letters</w:t>
      </w:r>
      <w:r w:rsidRPr="00F712D0">
        <w:rPr>
          <w:noProof/>
        </w:rPr>
        <w:t xml:space="preserve">, </w:t>
      </w:r>
      <w:r w:rsidRPr="00F712D0">
        <w:rPr>
          <w:i/>
          <w:noProof/>
        </w:rPr>
        <w:t>37</w:t>
      </w:r>
      <w:r w:rsidRPr="00F712D0">
        <w:rPr>
          <w:noProof/>
        </w:rPr>
        <w:t>, 321-325.</w:t>
      </w:r>
    </w:p>
    <w:p w14:paraId="532F81E9" w14:textId="77777777" w:rsidR="00F712D0" w:rsidRPr="00F712D0" w:rsidRDefault="00F712D0" w:rsidP="00F712D0">
      <w:pPr>
        <w:pStyle w:val="EndNoteBibliography"/>
        <w:ind w:left="720" w:hanging="720"/>
        <w:rPr>
          <w:noProof/>
        </w:rPr>
      </w:pPr>
      <w:r w:rsidRPr="00F712D0">
        <w:rPr>
          <w:noProof/>
        </w:rPr>
        <w:t xml:space="preserve">Hey, R. N., Menard, H. W., Atwater, T. M., and Caress, D. W. (1988), Changes in direction of seafloor spreading revisited, </w:t>
      </w:r>
      <w:r w:rsidRPr="00F712D0">
        <w:rPr>
          <w:i/>
          <w:noProof/>
        </w:rPr>
        <w:t>Journal of Geophysical Research: Solid Earth</w:t>
      </w:r>
      <w:r w:rsidRPr="00F712D0">
        <w:rPr>
          <w:noProof/>
        </w:rPr>
        <w:t xml:space="preserve">, </w:t>
      </w:r>
      <w:r w:rsidRPr="00F712D0">
        <w:rPr>
          <w:i/>
          <w:noProof/>
        </w:rPr>
        <w:t>93</w:t>
      </w:r>
      <w:r w:rsidRPr="00F712D0">
        <w:rPr>
          <w:noProof/>
        </w:rPr>
        <w:t>(B4), 2803-2811.</w:t>
      </w:r>
    </w:p>
    <w:p w14:paraId="16719548" w14:textId="77777777" w:rsidR="00F712D0" w:rsidRPr="00F712D0" w:rsidRDefault="00F712D0" w:rsidP="00F712D0">
      <w:pPr>
        <w:pStyle w:val="EndNoteBibliography"/>
        <w:ind w:left="720" w:hanging="720"/>
        <w:rPr>
          <w:noProof/>
        </w:rPr>
      </w:pPr>
      <w:r w:rsidRPr="00F712D0">
        <w:rPr>
          <w:noProof/>
        </w:rPr>
        <w:t xml:space="preserve">Hirth, G., and Kohlstedt, D. L. (1996), Water in the oceanic upper mantle: implications for rheology, melt extraction and the evolution of the lithosphere, </w:t>
      </w:r>
      <w:r w:rsidRPr="00F712D0">
        <w:rPr>
          <w:i/>
          <w:noProof/>
        </w:rPr>
        <w:t>Earth and Planetary Science Letters</w:t>
      </w:r>
      <w:r w:rsidRPr="00F712D0">
        <w:rPr>
          <w:noProof/>
        </w:rPr>
        <w:t xml:space="preserve">, </w:t>
      </w:r>
      <w:r w:rsidRPr="00F712D0">
        <w:rPr>
          <w:i/>
          <w:noProof/>
        </w:rPr>
        <w:t>144</w:t>
      </w:r>
      <w:r w:rsidRPr="00F712D0">
        <w:rPr>
          <w:noProof/>
        </w:rPr>
        <w:t>, 93-108.</w:t>
      </w:r>
    </w:p>
    <w:p w14:paraId="6BD3D943" w14:textId="77777777" w:rsidR="00F712D0" w:rsidRPr="00F712D0" w:rsidRDefault="00F712D0" w:rsidP="00F712D0">
      <w:pPr>
        <w:pStyle w:val="EndNoteBibliography"/>
        <w:ind w:left="720" w:hanging="720"/>
        <w:rPr>
          <w:noProof/>
        </w:rPr>
      </w:pPr>
      <w:r w:rsidRPr="00F712D0">
        <w:rPr>
          <w:noProof/>
        </w:rPr>
        <w:t xml:space="preserve">Ito, G. (2001), Reykjanes 'V'-shaped ridges originating from a pulsing and dehydrating mantle plume, </w:t>
      </w:r>
      <w:r w:rsidRPr="00F712D0">
        <w:rPr>
          <w:i/>
          <w:noProof/>
        </w:rPr>
        <w:t>Nature</w:t>
      </w:r>
      <w:r w:rsidRPr="00F712D0">
        <w:rPr>
          <w:noProof/>
        </w:rPr>
        <w:t xml:space="preserve">, </w:t>
      </w:r>
      <w:r w:rsidRPr="00F712D0">
        <w:rPr>
          <w:i/>
          <w:noProof/>
        </w:rPr>
        <w:t>411</w:t>
      </w:r>
      <w:r w:rsidRPr="00F712D0">
        <w:rPr>
          <w:noProof/>
        </w:rPr>
        <w:t>(6838), 681-684.</w:t>
      </w:r>
    </w:p>
    <w:p w14:paraId="51F1B26C" w14:textId="77777777" w:rsidR="00F712D0" w:rsidRPr="00F712D0" w:rsidRDefault="00F712D0" w:rsidP="00F712D0">
      <w:pPr>
        <w:pStyle w:val="EndNoteBibliography"/>
        <w:ind w:left="720" w:hanging="720"/>
        <w:rPr>
          <w:noProof/>
        </w:rPr>
      </w:pPr>
      <w:r w:rsidRPr="00F712D0">
        <w:rPr>
          <w:noProof/>
        </w:rPr>
        <w:t xml:space="preserve">Ito, G., Shen, Y., Hirth, G., and Wolfe, C. J. (1999), Mantle flow, melting, and dehydration of the Iceland mantle plume, </w:t>
      </w:r>
      <w:r w:rsidRPr="00F712D0">
        <w:rPr>
          <w:i/>
          <w:noProof/>
        </w:rPr>
        <w:t>Earth and Planetary Science Letters</w:t>
      </w:r>
      <w:r w:rsidRPr="00F712D0">
        <w:rPr>
          <w:noProof/>
        </w:rPr>
        <w:t xml:space="preserve">, </w:t>
      </w:r>
      <w:r w:rsidRPr="00F712D0">
        <w:rPr>
          <w:i/>
          <w:noProof/>
        </w:rPr>
        <w:t>165</w:t>
      </w:r>
      <w:r w:rsidRPr="00F712D0">
        <w:rPr>
          <w:noProof/>
        </w:rPr>
        <w:t>(1), 81-96.</w:t>
      </w:r>
    </w:p>
    <w:p w14:paraId="44515D78" w14:textId="77777777" w:rsidR="00F712D0" w:rsidRPr="00F712D0" w:rsidRDefault="00F712D0" w:rsidP="00F712D0">
      <w:pPr>
        <w:pStyle w:val="EndNoteBibliography"/>
        <w:ind w:left="720" w:hanging="720"/>
        <w:rPr>
          <w:noProof/>
        </w:rPr>
      </w:pPr>
      <w:r w:rsidRPr="00F712D0">
        <w:rPr>
          <w:noProof/>
        </w:rPr>
        <w:t xml:space="preserve">Jones, S. M. (2003), Test of a ridge-plume interaction model using oceanic crustal structure around Iceland, </w:t>
      </w:r>
      <w:r w:rsidRPr="00F712D0">
        <w:rPr>
          <w:i/>
          <w:noProof/>
        </w:rPr>
        <w:t>Earth and Planetary Science Letters</w:t>
      </w:r>
      <w:r w:rsidRPr="00F712D0">
        <w:rPr>
          <w:noProof/>
        </w:rPr>
        <w:t xml:space="preserve">, </w:t>
      </w:r>
      <w:r w:rsidRPr="00F712D0">
        <w:rPr>
          <w:i/>
          <w:noProof/>
        </w:rPr>
        <w:t>208</w:t>
      </w:r>
      <w:r w:rsidRPr="00F712D0">
        <w:rPr>
          <w:noProof/>
        </w:rPr>
        <w:t>(3-4), 205-218.</w:t>
      </w:r>
    </w:p>
    <w:p w14:paraId="2F5FEE57" w14:textId="77777777" w:rsidR="00F712D0" w:rsidRPr="00F712D0" w:rsidRDefault="00F712D0" w:rsidP="00F712D0">
      <w:pPr>
        <w:pStyle w:val="EndNoteBibliography"/>
        <w:ind w:left="720" w:hanging="720"/>
        <w:rPr>
          <w:noProof/>
        </w:rPr>
      </w:pPr>
      <w:r w:rsidRPr="00F712D0">
        <w:rPr>
          <w:noProof/>
        </w:rPr>
        <w:t xml:space="preserve">Katz, R. F., Spiegelman, M., and Langmuir, C. H. (2003), A new parameterization of hydrous mantle melting, </w:t>
      </w:r>
      <w:r w:rsidRPr="00F712D0">
        <w:rPr>
          <w:i/>
          <w:noProof/>
        </w:rPr>
        <w:t>Geochemistry, Geophysics, Geosystems</w:t>
      </w:r>
      <w:r w:rsidRPr="00F712D0">
        <w:rPr>
          <w:noProof/>
        </w:rPr>
        <w:t xml:space="preserve">, </w:t>
      </w:r>
      <w:r w:rsidRPr="00F712D0">
        <w:rPr>
          <w:i/>
          <w:noProof/>
        </w:rPr>
        <w:t>4</w:t>
      </w:r>
      <w:r w:rsidRPr="00F712D0">
        <w:rPr>
          <w:noProof/>
        </w:rPr>
        <w:t>(9), n/a-n/a.</w:t>
      </w:r>
    </w:p>
    <w:p w14:paraId="3106811B" w14:textId="77777777" w:rsidR="00F712D0" w:rsidRPr="00F712D0" w:rsidRDefault="00F712D0" w:rsidP="00F712D0">
      <w:pPr>
        <w:pStyle w:val="EndNoteBibliography"/>
        <w:ind w:left="720" w:hanging="720"/>
        <w:rPr>
          <w:noProof/>
        </w:rPr>
      </w:pPr>
      <w:r w:rsidRPr="00F712D0">
        <w:rPr>
          <w:noProof/>
        </w:rPr>
        <w:t xml:space="preserve">Kleinrock, M. C., and Hey, R. N. (1989a), Migrating transform zone and lithospheric transfer at the Galapagos 95.5°W propagator, </w:t>
      </w:r>
      <w:r w:rsidRPr="00F712D0">
        <w:rPr>
          <w:i/>
          <w:noProof/>
        </w:rPr>
        <w:t>Journal of Geophysical Research: Solid Earth</w:t>
      </w:r>
      <w:r w:rsidRPr="00F712D0">
        <w:rPr>
          <w:noProof/>
        </w:rPr>
        <w:t xml:space="preserve">, </w:t>
      </w:r>
      <w:r w:rsidRPr="00F712D0">
        <w:rPr>
          <w:i/>
          <w:noProof/>
        </w:rPr>
        <w:t>94</w:t>
      </w:r>
      <w:r w:rsidRPr="00F712D0">
        <w:rPr>
          <w:noProof/>
        </w:rPr>
        <w:t>, 13,859-813,878.</w:t>
      </w:r>
    </w:p>
    <w:p w14:paraId="7D2C05A3" w14:textId="77777777" w:rsidR="00F712D0" w:rsidRPr="00F712D0" w:rsidRDefault="00F712D0" w:rsidP="00F712D0">
      <w:pPr>
        <w:pStyle w:val="EndNoteBibliography"/>
        <w:ind w:left="720" w:hanging="720"/>
        <w:rPr>
          <w:noProof/>
        </w:rPr>
      </w:pPr>
      <w:r w:rsidRPr="00F712D0">
        <w:rPr>
          <w:noProof/>
        </w:rPr>
        <w:t xml:space="preserve">Kleinrock, M. C., and Hey, R. N. (1989b), Detailed tectonics near the tip of the Galapagos 95.5°W propagator: how the lithosphere tears and a spreading axis develops., </w:t>
      </w:r>
      <w:r w:rsidRPr="00F712D0">
        <w:rPr>
          <w:i/>
          <w:noProof/>
        </w:rPr>
        <w:t>Journal of Geophysical Research: Solid Earth</w:t>
      </w:r>
      <w:r w:rsidRPr="00F712D0">
        <w:rPr>
          <w:noProof/>
        </w:rPr>
        <w:t xml:space="preserve">, </w:t>
      </w:r>
      <w:r w:rsidRPr="00F712D0">
        <w:rPr>
          <w:i/>
          <w:noProof/>
        </w:rPr>
        <w:t>94</w:t>
      </w:r>
      <w:r w:rsidRPr="00F712D0">
        <w:rPr>
          <w:noProof/>
        </w:rPr>
        <w:t>(B10), 13801-13838.</w:t>
      </w:r>
    </w:p>
    <w:p w14:paraId="39D5FB0B" w14:textId="77777777" w:rsidR="00F712D0" w:rsidRPr="00F712D0" w:rsidRDefault="00F712D0" w:rsidP="00F712D0">
      <w:pPr>
        <w:pStyle w:val="EndNoteBibliography"/>
        <w:ind w:left="720" w:hanging="720"/>
        <w:rPr>
          <w:noProof/>
        </w:rPr>
      </w:pPr>
      <w:r w:rsidRPr="00F712D0">
        <w:rPr>
          <w:noProof/>
        </w:rPr>
        <w:t xml:space="preserve">Macdonald, K. C. (1982), Mid-ocean ridges: Fine scale tectonic, volcanic and hydrothermal processes within the plate boundary zone, </w:t>
      </w:r>
      <w:r w:rsidRPr="00F712D0">
        <w:rPr>
          <w:i/>
          <w:noProof/>
        </w:rPr>
        <w:t>Annual Review of Earth and Planetary Sciences</w:t>
      </w:r>
      <w:r w:rsidRPr="00F712D0">
        <w:rPr>
          <w:noProof/>
        </w:rPr>
        <w:t xml:space="preserve">, </w:t>
      </w:r>
      <w:r w:rsidRPr="00F712D0">
        <w:rPr>
          <w:i/>
          <w:noProof/>
        </w:rPr>
        <w:t>10</w:t>
      </w:r>
      <w:r w:rsidRPr="00F712D0">
        <w:rPr>
          <w:noProof/>
        </w:rPr>
        <w:t>, 155-190.</w:t>
      </w:r>
    </w:p>
    <w:p w14:paraId="486226FE" w14:textId="77777777" w:rsidR="00F712D0" w:rsidRPr="00F712D0" w:rsidRDefault="00F712D0" w:rsidP="00F712D0">
      <w:pPr>
        <w:pStyle w:val="EndNoteBibliography"/>
        <w:ind w:left="720" w:hanging="720"/>
        <w:rPr>
          <w:noProof/>
        </w:rPr>
      </w:pPr>
      <w:r w:rsidRPr="00F712D0">
        <w:rPr>
          <w:noProof/>
        </w:rPr>
        <w:t xml:space="preserve">Martinez, F., and Hey, R. (2017), Propagating buoyant mantle upwelling on the Reykjanes Ridge, </w:t>
      </w:r>
      <w:r w:rsidRPr="00F712D0">
        <w:rPr>
          <w:i/>
          <w:noProof/>
        </w:rPr>
        <w:t>Earth and Planetary Science Letters</w:t>
      </w:r>
      <w:r w:rsidRPr="00F712D0">
        <w:rPr>
          <w:noProof/>
        </w:rPr>
        <w:t xml:space="preserve">, </w:t>
      </w:r>
      <w:r w:rsidRPr="00F712D0">
        <w:rPr>
          <w:i/>
          <w:noProof/>
        </w:rPr>
        <w:t>457</w:t>
      </w:r>
      <w:r w:rsidRPr="00F712D0">
        <w:rPr>
          <w:noProof/>
        </w:rPr>
        <w:t>, 10-22.</w:t>
      </w:r>
    </w:p>
    <w:p w14:paraId="31B49356" w14:textId="77777777" w:rsidR="00F712D0" w:rsidRPr="00F712D0" w:rsidRDefault="00F712D0" w:rsidP="00F712D0">
      <w:pPr>
        <w:pStyle w:val="EndNoteBibliography"/>
        <w:ind w:left="720" w:hanging="720"/>
        <w:rPr>
          <w:noProof/>
        </w:rPr>
      </w:pPr>
      <w:r w:rsidRPr="00F712D0">
        <w:rPr>
          <w:noProof/>
        </w:rPr>
        <w:t xml:space="preserve">Merkur’ev, S., DeMets, C., and Gurevich, N. (2009), Geodynamic evolution of crust accretion at the axis of the Reykjanes Ridge, Atlantic Ocean, </w:t>
      </w:r>
      <w:r w:rsidRPr="00F712D0">
        <w:rPr>
          <w:i/>
          <w:noProof/>
        </w:rPr>
        <w:t>Geotectonics</w:t>
      </w:r>
      <w:r w:rsidRPr="00F712D0">
        <w:rPr>
          <w:noProof/>
        </w:rPr>
        <w:t xml:space="preserve">, </w:t>
      </w:r>
      <w:r w:rsidRPr="00F712D0">
        <w:rPr>
          <w:i/>
          <w:noProof/>
        </w:rPr>
        <w:t>43</w:t>
      </w:r>
      <w:r w:rsidRPr="00F712D0">
        <w:rPr>
          <w:noProof/>
        </w:rPr>
        <w:t>(3), 194-207.</w:t>
      </w:r>
    </w:p>
    <w:p w14:paraId="2E8372B3" w14:textId="77777777" w:rsidR="00F712D0" w:rsidRPr="00F712D0" w:rsidRDefault="00F712D0" w:rsidP="00F712D0">
      <w:pPr>
        <w:pStyle w:val="EndNoteBibliography"/>
        <w:ind w:left="720" w:hanging="720"/>
        <w:rPr>
          <w:noProof/>
        </w:rPr>
      </w:pPr>
      <w:r w:rsidRPr="00F712D0">
        <w:rPr>
          <w:noProof/>
        </w:rPr>
        <w:t xml:space="preserve">Morgan, W. J. (1971), Convection plumes in the lower mantle, </w:t>
      </w:r>
      <w:r w:rsidRPr="00F712D0">
        <w:rPr>
          <w:i/>
          <w:noProof/>
        </w:rPr>
        <w:t>Nature</w:t>
      </w:r>
      <w:r w:rsidRPr="00F712D0">
        <w:rPr>
          <w:noProof/>
        </w:rPr>
        <w:t xml:space="preserve">, </w:t>
      </w:r>
      <w:r w:rsidRPr="00F712D0">
        <w:rPr>
          <w:i/>
          <w:noProof/>
        </w:rPr>
        <w:t>230</w:t>
      </w:r>
      <w:r w:rsidRPr="00F712D0">
        <w:rPr>
          <w:noProof/>
        </w:rPr>
        <w:t>, 43–44.</w:t>
      </w:r>
    </w:p>
    <w:p w14:paraId="0B172BDA" w14:textId="77777777" w:rsidR="00F712D0" w:rsidRPr="00F712D0" w:rsidRDefault="00F712D0" w:rsidP="00F712D0">
      <w:pPr>
        <w:pStyle w:val="EndNoteBibliography"/>
        <w:ind w:left="720" w:hanging="720"/>
        <w:rPr>
          <w:noProof/>
        </w:rPr>
      </w:pPr>
      <w:r w:rsidRPr="00F712D0">
        <w:rPr>
          <w:noProof/>
        </w:rPr>
        <w:t xml:space="preserve">Mutter, J. C., Buck, W. R., and Zehnder, C. M. (1988), Convective partial melting .1. A model for the formation of thick basaltic sequences during the initiation of spreading, </w:t>
      </w:r>
      <w:r w:rsidRPr="00F712D0">
        <w:rPr>
          <w:i/>
          <w:noProof/>
        </w:rPr>
        <w:t>Journal of Geophysical Research: Solid Earth</w:t>
      </w:r>
      <w:r w:rsidRPr="00F712D0">
        <w:rPr>
          <w:noProof/>
        </w:rPr>
        <w:t xml:space="preserve">, </w:t>
      </w:r>
      <w:r w:rsidRPr="00F712D0">
        <w:rPr>
          <w:i/>
          <w:noProof/>
        </w:rPr>
        <w:t>93</w:t>
      </w:r>
      <w:r w:rsidRPr="00F712D0">
        <w:rPr>
          <w:noProof/>
        </w:rPr>
        <w:t>(B2), 1031-1048.</w:t>
      </w:r>
    </w:p>
    <w:p w14:paraId="5206373C" w14:textId="77777777" w:rsidR="00F712D0" w:rsidRPr="00F712D0" w:rsidRDefault="00F712D0" w:rsidP="00F712D0">
      <w:pPr>
        <w:pStyle w:val="EndNoteBibliography"/>
        <w:ind w:left="720" w:hanging="720"/>
        <w:rPr>
          <w:noProof/>
        </w:rPr>
      </w:pPr>
      <w:r w:rsidRPr="00F712D0">
        <w:rPr>
          <w:noProof/>
        </w:rPr>
        <w:lastRenderedPageBreak/>
        <w:t xml:space="preserve">Nichols, A. R. L., Carroll, M. R., and Höskuldsson, Á. (2002), Is the Iceland hot spot also wet? Evidence from the water contents of undegassed submarine and subglacial pillow basalts, </w:t>
      </w:r>
      <w:r w:rsidRPr="00F712D0">
        <w:rPr>
          <w:i/>
          <w:noProof/>
        </w:rPr>
        <w:t>Earth and Planetary Science Letters</w:t>
      </w:r>
      <w:r w:rsidRPr="00F712D0">
        <w:rPr>
          <w:noProof/>
        </w:rPr>
        <w:t xml:space="preserve">, </w:t>
      </w:r>
      <w:r w:rsidRPr="00F712D0">
        <w:rPr>
          <w:i/>
          <w:noProof/>
        </w:rPr>
        <w:t>202</w:t>
      </w:r>
      <w:r w:rsidRPr="00F712D0">
        <w:rPr>
          <w:noProof/>
        </w:rPr>
        <w:t>(1), 77-87.</w:t>
      </w:r>
    </w:p>
    <w:p w14:paraId="37A85B4F" w14:textId="77777777" w:rsidR="00F712D0" w:rsidRPr="00F712D0" w:rsidRDefault="00F712D0" w:rsidP="00F712D0">
      <w:pPr>
        <w:pStyle w:val="EndNoteBibliography"/>
        <w:ind w:left="720" w:hanging="720"/>
        <w:rPr>
          <w:noProof/>
        </w:rPr>
      </w:pPr>
      <w:r w:rsidRPr="00F712D0">
        <w:rPr>
          <w:noProof/>
        </w:rPr>
        <w:t xml:space="preserve">Okino, K., Kasuga, S., and Ohara, Y. (1998), A new scenario of the Parece Vela Basin genesis, </w:t>
      </w:r>
      <w:r w:rsidRPr="00F712D0">
        <w:rPr>
          <w:i/>
          <w:noProof/>
        </w:rPr>
        <w:t>Marine Geophysical Researches</w:t>
      </w:r>
      <w:r w:rsidRPr="00F712D0">
        <w:rPr>
          <w:noProof/>
        </w:rPr>
        <w:t xml:space="preserve">, </w:t>
      </w:r>
      <w:r w:rsidRPr="00F712D0">
        <w:rPr>
          <w:i/>
          <w:noProof/>
        </w:rPr>
        <w:t>20</w:t>
      </w:r>
      <w:r w:rsidRPr="00F712D0">
        <w:rPr>
          <w:noProof/>
        </w:rPr>
        <w:t>, 21-40.</w:t>
      </w:r>
    </w:p>
    <w:p w14:paraId="42F71B15" w14:textId="77777777" w:rsidR="00F712D0" w:rsidRPr="00F712D0" w:rsidRDefault="00F712D0" w:rsidP="00F712D0">
      <w:pPr>
        <w:pStyle w:val="EndNoteBibliography"/>
        <w:ind w:left="720" w:hanging="720"/>
        <w:rPr>
          <w:noProof/>
        </w:rPr>
      </w:pPr>
      <w:r w:rsidRPr="00F712D0">
        <w:rPr>
          <w:noProof/>
        </w:rPr>
        <w:t xml:space="preserve">Parson, L. M., Murton, B. J., Searle, R. C., Booth, D., Evans, J., Field, P., Keeton, J., Laughton, A., McAllister, E., Millard, N., Redbourne, L., Rouse, I., Shor, A., Smith, D., Spencer, S., Summerhayes, C., and Walker, C. (1993), En echelon volcanic ridges at the Reykjanes Ridge: a life cycle of volcanism and tectonism, </w:t>
      </w:r>
      <w:r w:rsidRPr="00F712D0">
        <w:rPr>
          <w:i/>
          <w:noProof/>
        </w:rPr>
        <w:t>Earth and Planetary Science Letters</w:t>
      </w:r>
      <w:r w:rsidRPr="00F712D0">
        <w:rPr>
          <w:noProof/>
        </w:rPr>
        <w:t xml:space="preserve">, </w:t>
      </w:r>
      <w:r w:rsidRPr="00F712D0">
        <w:rPr>
          <w:i/>
          <w:noProof/>
        </w:rPr>
        <w:t>117</w:t>
      </w:r>
      <w:r w:rsidRPr="00F712D0">
        <w:rPr>
          <w:noProof/>
        </w:rPr>
        <w:t>, 73-87.</w:t>
      </w:r>
    </w:p>
    <w:p w14:paraId="7984AEB3" w14:textId="77777777" w:rsidR="00F712D0" w:rsidRPr="00F712D0" w:rsidRDefault="00F712D0" w:rsidP="00F712D0">
      <w:pPr>
        <w:pStyle w:val="EndNoteBibliography"/>
        <w:ind w:left="720" w:hanging="720"/>
        <w:rPr>
          <w:noProof/>
        </w:rPr>
      </w:pPr>
      <w:r w:rsidRPr="00F712D0">
        <w:rPr>
          <w:noProof/>
        </w:rPr>
        <w:t xml:space="preserve">Peirce, C., and Sinha, M. C. (2008), Life and death of axial volcanic ridges: Segmentation and crustal accretion at the Reykjanes Ridge, </w:t>
      </w:r>
      <w:r w:rsidRPr="00F712D0">
        <w:rPr>
          <w:i/>
          <w:noProof/>
        </w:rPr>
        <w:t>Earth and Planetary Science Letters</w:t>
      </w:r>
      <w:r w:rsidRPr="00F712D0">
        <w:rPr>
          <w:noProof/>
        </w:rPr>
        <w:t xml:space="preserve">, </w:t>
      </w:r>
      <w:r w:rsidRPr="00F712D0">
        <w:rPr>
          <w:i/>
          <w:noProof/>
        </w:rPr>
        <w:t>274</w:t>
      </w:r>
      <w:r w:rsidRPr="00F712D0">
        <w:rPr>
          <w:noProof/>
        </w:rPr>
        <w:t>(1–2), 112-120.</w:t>
      </w:r>
    </w:p>
    <w:p w14:paraId="01AAEA6A" w14:textId="77777777" w:rsidR="00F712D0" w:rsidRPr="00F712D0" w:rsidRDefault="00F712D0" w:rsidP="00F712D0">
      <w:pPr>
        <w:pStyle w:val="EndNoteBibliography"/>
        <w:ind w:left="720" w:hanging="720"/>
        <w:rPr>
          <w:noProof/>
        </w:rPr>
      </w:pPr>
      <w:r w:rsidRPr="00F712D0">
        <w:rPr>
          <w:noProof/>
        </w:rPr>
        <w:t xml:space="preserve">Petersen, K. D., Nielsen, S. B., Clausen, O. R., Stephenson, R., and Gerya, T. (2010), Small-Scale Mantle Convection Produces Stratigraphic Sequences in Sedimentary Basins, </w:t>
      </w:r>
      <w:r w:rsidRPr="00F712D0">
        <w:rPr>
          <w:i/>
          <w:noProof/>
        </w:rPr>
        <w:t>Science</w:t>
      </w:r>
      <w:r w:rsidRPr="00F712D0">
        <w:rPr>
          <w:noProof/>
        </w:rPr>
        <w:t xml:space="preserve">, </w:t>
      </w:r>
      <w:r w:rsidRPr="00F712D0">
        <w:rPr>
          <w:i/>
          <w:noProof/>
        </w:rPr>
        <w:t>329</w:t>
      </w:r>
      <w:r w:rsidRPr="00F712D0">
        <w:rPr>
          <w:noProof/>
        </w:rPr>
        <w:t>(5993), 827-830.</w:t>
      </w:r>
    </w:p>
    <w:p w14:paraId="174EF33B" w14:textId="77777777" w:rsidR="00F712D0" w:rsidRPr="00F712D0" w:rsidRDefault="00F712D0" w:rsidP="00F712D0">
      <w:pPr>
        <w:pStyle w:val="EndNoteBibliography"/>
        <w:ind w:left="720" w:hanging="720"/>
        <w:rPr>
          <w:noProof/>
        </w:rPr>
      </w:pPr>
      <w:r w:rsidRPr="00F712D0">
        <w:rPr>
          <w:noProof/>
        </w:rPr>
        <w:t xml:space="preserve">Phipps Morgan, J. (1997), The generation of a compositional lithosphere by mid-ocean ridge melting and its effect on subsequent off-axis hotspot upwelling and melting, </w:t>
      </w:r>
      <w:r w:rsidRPr="00F712D0">
        <w:rPr>
          <w:i/>
          <w:noProof/>
        </w:rPr>
        <w:t>Earth and Planetary Science Letters</w:t>
      </w:r>
      <w:r w:rsidRPr="00F712D0">
        <w:rPr>
          <w:noProof/>
        </w:rPr>
        <w:t xml:space="preserve">, </w:t>
      </w:r>
      <w:r w:rsidRPr="00F712D0">
        <w:rPr>
          <w:i/>
          <w:noProof/>
        </w:rPr>
        <w:t>146</w:t>
      </w:r>
      <w:r w:rsidRPr="00F712D0">
        <w:rPr>
          <w:noProof/>
        </w:rPr>
        <w:t>, 213-232.</w:t>
      </w:r>
    </w:p>
    <w:p w14:paraId="3E771870" w14:textId="77777777" w:rsidR="00F712D0" w:rsidRPr="00F712D0" w:rsidRDefault="00F712D0" w:rsidP="00F712D0">
      <w:pPr>
        <w:pStyle w:val="EndNoteBibliography"/>
        <w:ind w:left="720" w:hanging="720"/>
        <w:rPr>
          <w:noProof/>
        </w:rPr>
      </w:pPr>
      <w:r w:rsidRPr="00F712D0">
        <w:rPr>
          <w:noProof/>
        </w:rPr>
        <w:t xml:space="preserve">Phipps Morgan, J., and Forsyth, D. W. (1988), Three-dimensional flow and temperature perturbations due to a transform offset: Effects on oceanic crustal and upper mantle structure, </w:t>
      </w:r>
      <w:r w:rsidRPr="00F712D0">
        <w:rPr>
          <w:i/>
          <w:noProof/>
        </w:rPr>
        <w:t>Journal of Geophysical Research: Solid Earth</w:t>
      </w:r>
      <w:r w:rsidRPr="00F712D0">
        <w:rPr>
          <w:noProof/>
        </w:rPr>
        <w:t xml:space="preserve">, </w:t>
      </w:r>
      <w:r w:rsidRPr="00F712D0">
        <w:rPr>
          <w:i/>
          <w:noProof/>
        </w:rPr>
        <w:t>93</w:t>
      </w:r>
      <w:r w:rsidRPr="00F712D0">
        <w:rPr>
          <w:noProof/>
        </w:rPr>
        <w:t>(B4), 2955–2966.</w:t>
      </w:r>
    </w:p>
    <w:p w14:paraId="2B796803" w14:textId="77777777" w:rsidR="00F712D0" w:rsidRPr="00F712D0" w:rsidRDefault="00F712D0" w:rsidP="00F712D0">
      <w:pPr>
        <w:pStyle w:val="EndNoteBibliography"/>
        <w:ind w:left="720" w:hanging="720"/>
        <w:rPr>
          <w:noProof/>
        </w:rPr>
      </w:pPr>
      <w:r w:rsidRPr="00F712D0">
        <w:rPr>
          <w:noProof/>
        </w:rPr>
        <w:t xml:space="preserve">Poore, H., White, N., and Maclennan, J. (2011), Ocean circulation and mantle melting controlled by radial flow of hot pulses in the Iceland plume, </w:t>
      </w:r>
      <w:r w:rsidRPr="00F712D0">
        <w:rPr>
          <w:i/>
          <w:noProof/>
        </w:rPr>
        <w:t>Nature Geosci</w:t>
      </w:r>
      <w:r w:rsidRPr="00F712D0">
        <w:rPr>
          <w:noProof/>
        </w:rPr>
        <w:t xml:space="preserve">, </w:t>
      </w:r>
      <w:r w:rsidRPr="00F712D0">
        <w:rPr>
          <w:i/>
          <w:noProof/>
        </w:rPr>
        <w:t>4</w:t>
      </w:r>
      <w:r w:rsidRPr="00F712D0">
        <w:rPr>
          <w:noProof/>
        </w:rPr>
        <w:t>(8), 558-561.</w:t>
      </w:r>
    </w:p>
    <w:p w14:paraId="41E0FD3B" w14:textId="77777777" w:rsidR="00F712D0" w:rsidRPr="00F712D0" w:rsidRDefault="00F712D0" w:rsidP="00F712D0">
      <w:pPr>
        <w:pStyle w:val="EndNoteBibliography"/>
        <w:ind w:left="720" w:hanging="720"/>
        <w:rPr>
          <w:noProof/>
        </w:rPr>
      </w:pPr>
      <w:r w:rsidRPr="00F712D0">
        <w:rPr>
          <w:noProof/>
        </w:rPr>
        <w:t xml:space="preserve">Poore, H. R., White, N., and Jones, S. (2009), A Neogene chronology of Iceland plume activity from V-shaped ridges, </w:t>
      </w:r>
      <w:r w:rsidRPr="00F712D0">
        <w:rPr>
          <w:i/>
          <w:noProof/>
        </w:rPr>
        <w:t>Earth and Planetary Science Letters</w:t>
      </w:r>
      <w:r w:rsidRPr="00F712D0">
        <w:rPr>
          <w:noProof/>
        </w:rPr>
        <w:t xml:space="preserve">, </w:t>
      </w:r>
      <w:r w:rsidRPr="00F712D0">
        <w:rPr>
          <w:i/>
          <w:noProof/>
        </w:rPr>
        <w:t>283</w:t>
      </w:r>
      <w:r w:rsidRPr="00F712D0">
        <w:rPr>
          <w:noProof/>
        </w:rPr>
        <w:t>(1-4), 1-13.</w:t>
      </w:r>
    </w:p>
    <w:p w14:paraId="279246DF" w14:textId="77777777" w:rsidR="00F712D0" w:rsidRPr="00F712D0" w:rsidRDefault="00F712D0" w:rsidP="00F712D0">
      <w:pPr>
        <w:pStyle w:val="EndNoteBibliography"/>
        <w:ind w:left="720" w:hanging="720"/>
        <w:rPr>
          <w:noProof/>
        </w:rPr>
      </w:pPr>
      <w:r w:rsidRPr="00F712D0">
        <w:rPr>
          <w:noProof/>
        </w:rPr>
        <w:t xml:space="preserve">Poore, H. R., Samworth, R., White, N. J., Jones, S. M., and McCave, I. N. (2006), Neogene overflow of Northern Component Water at the Greenland-Scotland Ridge, </w:t>
      </w:r>
      <w:r w:rsidRPr="00F712D0">
        <w:rPr>
          <w:i/>
          <w:noProof/>
        </w:rPr>
        <w:t>Geochem. Geophys. Geosyst.</w:t>
      </w:r>
      <w:r w:rsidRPr="00F712D0">
        <w:rPr>
          <w:noProof/>
        </w:rPr>
        <w:t xml:space="preserve">, </w:t>
      </w:r>
      <w:r w:rsidRPr="00F712D0">
        <w:rPr>
          <w:i/>
          <w:noProof/>
        </w:rPr>
        <w:t>7</w:t>
      </w:r>
      <w:r w:rsidRPr="00F712D0">
        <w:rPr>
          <w:noProof/>
        </w:rPr>
        <w:t>, doi:10.1029/2005GC001085.</w:t>
      </w:r>
    </w:p>
    <w:p w14:paraId="007E9E24" w14:textId="77777777" w:rsidR="00F712D0" w:rsidRPr="00F712D0" w:rsidRDefault="00F712D0" w:rsidP="00F712D0">
      <w:pPr>
        <w:pStyle w:val="EndNoteBibliography"/>
        <w:ind w:left="720" w:hanging="720"/>
        <w:rPr>
          <w:noProof/>
        </w:rPr>
      </w:pPr>
      <w:r w:rsidRPr="00F712D0">
        <w:rPr>
          <w:noProof/>
        </w:rPr>
        <w:t xml:space="preserve">Rognvaldsson, S. T., Gudmundsson, A., and Slunga, R. (1998), Seismotectonic analysis of the Tjornes Fracture Zone, an active transform fault in north Iceland, </w:t>
      </w:r>
      <w:r w:rsidRPr="00F712D0">
        <w:rPr>
          <w:i/>
          <w:noProof/>
        </w:rPr>
        <w:t>Journal of Geophysical Research: Solid Earth</w:t>
      </w:r>
      <w:r w:rsidRPr="00F712D0">
        <w:rPr>
          <w:noProof/>
        </w:rPr>
        <w:t xml:space="preserve">, </w:t>
      </w:r>
      <w:r w:rsidRPr="00F712D0">
        <w:rPr>
          <w:i/>
          <w:noProof/>
        </w:rPr>
        <w:t>103</w:t>
      </w:r>
      <w:r w:rsidRPr="00F712D0">
        <w:rPr>
          <w:noProof/>
        </w:rPr>
        <w:t>(B12), 30117-30129.</w:t>
      </w:r>
    </w:p>
    <w:p w14:paraId="0D6D8160" w14:textId="77777777" w:rsidR="00F712D0" w:rsidRPr="00F712D0" w:rsidRDefault="00F712D0" w:rsidP="00F712D0">
      <w:pPr>
        <w:pStyle w:val="EndNoteBibliography"/>
        <w:ind w:left="720" w:hanging="720"/>
        <w:rPr>
          <w:noProof/>
        </w:rPr>
      </w:pPr>
      <w:r w:rsidRPr="00F712D0">
        <w:rPr>
          <w:noProof/>
        </w:rPr>
        <w:t xml:space="preserve">Scott, D. R., and Stevenson, D. J. (1989), A self-consistent model of melting, magma migration and buoyancy-driven circulation beneath mid-ocean ridges, </w:t>
      </w:r>
      <w:r w:rsidRPr="00F712D0">
        <w:rPr>
          <w:i/>
          <w:noProof/>
        </w:rPr>
        <w:t>Journal of Geophysical Research: Solid Earth</w:t>
      </w:r>
      <w:r w:rsidRPr="00F712D0">
        <w:rPr>
          <w:noProof/>
        </w:rPr>
        <w:t xml:space="preserve">, </w:t>
      </w:r>
      <w:r w:rsidRPr="00F712D0">
        <w:rPr>
          <w:i/>
          <w:noProof/>
        </w:rPr>
        <w:t>94</w:t>
      </w:r>
      <w:r w:rsidRPr="00F712D0">
        <w:rPr>
          <w:noProof/>
        </w:rPr>
        <w:t>(B3), 2973-2988.</w:t>
      </w:r>
    </w:p>
    <w:p w14:paraId="1024C98F" w14:textId="77777777" w:rsidR="00F712D0" w:rsidRPr="00F712D0" w:rsidRDefault="00F712D0" w:rsidP="00F712D0">
      <w:pPr>
        <w:pStyle w:val="EndNoteBibliography"/>
        <w:ind w:left="720" w:hanging="720"/>
        <w:rPr>
          <w:noProof/>
        </w:rPr>
      </w:pPr>
      <w:r w:rsidRPr="00F712D0">
        <w:rPr>
          <w:noProof/>
        </w:rPr>
        <w:t xml:space="preserve">Searle, R. C., Keeton, J. A., Owens, R. B., White, R. S., Mecklenburgh, R., Parsons, B., and Lee, S. M. (1998), The Reykjanes Ridge: structure and tectonics of a hot-spot-influenced, slow-spreading ridge, from multibeam bathymetry, gravity and magnetic investigations, </w:t>
      </w:r>
      <w:r w:rsidRPr="00F712D0">
        <w:rPr>
          <w:i/>
          <w:noProof/>
        </w:rPr>
        <w:t>Earth and Planetary Science Letters</w:t>
      </w:r>
      <w:r w:rsidRPr="00F712D0">
        <w:rPr>
          <w:noProof/>
        </w:rPr>
        <w:t xml:space="preserve">, </w:t>
      </w:r>
      <w:r w:rsidRPr="00F712D0">
        <w:rPr>
          <w:i/>
          <w:noProof/>
        </w:rPr>
        <w:t>160</w:t>
      </w:r>
      <w:r w:rsidRPr="00F712D0">
        <w:rPr>
          <w:noProof/>
        </w:rPr>
        <w:t>(3-4), 463-478.</w:t>
      </w:r>
    </w:p>
    <w:p w14:paraId="3E1FB17C" w14:textId="77777777" w:rsidR="00F712D0" w:rsidRPr="00F712D0" w:rsidRDefault="00F712D0" w:rsidP="00F712D0">
      <w:pPr>
        <w:pStyle w:val="EndNoteBibliography"/>
        <w:ind w:left="720" w:hanging="720"/>
        <w:rPr>
          <w:noProof/>
        </w:rPr>
      </w:pPr>
      <w:r w:rsidRPr="00F712D0">
        <w:rPr>
          <w:noProof/>
        </w:rPr>
        <w:t xml:space="preserve">Tackley, P. J., and Stevenson, D. J. (1993), A mechanism for spontaneous self-perpetuating volcanism on the terrestrial planets, in </w:t>
      </w:r>
      <w:r w:rsidRPr="00F712D0">
        <w:rPr>
          <w:i/>
          <w:noProof/>
        </w:rPr>
        <w:t xml:space="preserve">Flow and Creep in the Solar System: </w:t>
      </w:r>
      <w:r w:rsidRPr="00F712D0">
        <w:rPr>
          <w:i/>
          <w:noProof/>
        </w:rPr>
        <w:lastRenderedPageBreak/>
        <w:t>Observations, Modeling and Theory</w:t>
      </w:r>
      <w:r w:rsidRPr="00F712D0">
        <w:rPr>
          <w:noProof/>
        </w:rPr>
        <w:t>, edited by D. B. Stone and S. K. Runcorn, pp. 307-321, Kluwer Academic Publishers, the Netherlands.</w:t>
      </w:r>
    </w:p>
    <w:p w14:paraId="398DD435" w14:textId="77777777" w:rsidR="00F712D0" w:rsidRPr="00F712D0" w:rsidRDefault="00F712D0" w:rsidP="00F712D0">
      <w:pPr>
        <w:pStyle w:val="EndNoteBibliography"/>
        <w:ind w:left="720" w:hanging="720"/>
        <w:rPr>
          <w:noProof/>
        </w:rPr>
      </w:pPr>
      <w:r w:rsidRPr="00F712D0">
        <w:rPr>
          <w:noProof/>
        </w:rPr>
        <w:t xml:space="preserve">Vogt, P. R. (1971), Asthenosphere motion recorded by the ocean floor south of Iceland, </w:t>
      </w:r>
      <w:r w:rsidRPr="00F712D0">
        <w:rPr>
          <w:i/>
          <w:noProof/>
        </w:rPr>
        <w:t>Earth and Planetary Science Letters</w:t>
      </w:r>
      <w:r w:rsidRPr="00F712D0">
        <w:rPr>
          <w:noProof/>
        </w:rPr>
        <w:t xml:space="preserve">, </w:t>
      </w:r>
      <w:r w:rsidRPr="00F712D0">
        <w:rPr>
          <w:i/>
          <w:noProof/>
        </w:rPr>
        <w:t>13</w:t>
      </w:r>
      <w:r w:rsidRPr="00F712D0">
        <w:rPr>
          <w:noProof/>
        </w:rPr>
        <w:t>(1), 153-160.</w:t>
      </w:r>
    </w:p>
    <w:p w14:paraId="40FE2937" w14:textId="77777777" w:rsidR="00F712D0" w:rsidRPr="00F712D0" w:rsidRDefault="00F712D0" w:rsidP="00F712D0">
      <w:pPr>
        <w:pStyle w:val="EndNoteBibliography"/>
        <w:ind w:left="720" w:hanging="720"/>
        <w:rPr>
          <w:noProof/>
        </w:rPr>
      </w:pPr>
      <w:r w:rsidRPr="00F712D0">
        <w:rPr>
          <w:noProof/>
        </w:rPr>
        <w:t xml:space="preserve">Wang, T., Tucholke, B. E., and Lin, J. (2015), Spatial and temporal variations in crustal production at the Mid-Atlantic Ridge, 25°N–27°30′N and 0–27 Ma, </w:t>
      </w:r>
      <w:r w:rsidRPr="00F712D0">
        <w:rPr>
          <w:i/>
          <w:noProof/>
        </w:rPr>
        <w:t>Journal of Geophysical Research: Solid Earth</w:t>
      </w:r>
      <w:r w:rsidRPr="00F712D0">
        <w:rPr>
          <w:noProof/>
        </w:rPr>
        <w:t xml:space="preserve">, </w:t>
      </w:r>
      <w:r w:rsidRPr="00F712D0">
        <w:rPr>
          <w:i/>
          <w:noProof/>
        </w:rPr>
        <w:t>120</w:t>
      </w:r>
      <w:r w:rsidRPr="00F712D0">
        <w:rPr>
          <w:noProof/>
        </w:rPr>
        <w:t>(4), 2119-2142.</w:t>
      </w:r>
    </w:p>
    <w:p w14:paraId="2FD23748" w14:textId="77777777" w:rsidR="00F712D0" w:rsidRPr="00F712D0" w:rsidRDefault="00F712D0" w:rsidP="00F712D0">
      <w:pPr>
        <w:pStyle w:val="EndNoteBibliography"/>
        <w:ind w:left="720" w:hanging="720"/>
        <w:rPr>
          <w:noProof/>
        </w:rPr>
      </w:pPr>
      <w:r w:rsidRPr="00F712D0">
        <w:rPr>
          <w:noProof/>
        </w:rPr>
        <w:t xml:space="preserve">Weeraratne, D. S., Forsyth, D. W., Yang, Y., and Webb, S. C. (2007), Rayleigh wave tomography beneath intraplate volcanic ridges in the South Pacific, </w:t>
      </w:r>
      <w:r w:rsidRPr="00F712D0">
        <w:rPr>
          <w:i/>
          <w:noProof/>
        </w:rPr>
        <w:t>Journal of Geophysical Research: Solid Earth</w:t>
      </w:r>
      <w:r w:rsidRPr="00F712D0">
        <w:rPr>
          <w:noProof/>
        </w:rPr>
        <w:t xml:space="preserve">, </w:t>
      </w:r>
      <w:r w:rsidRPr="00F712D0">
        <w:rPr>
          <w:i/>
          <w:noProof/>
        </w:rPr>
        <w:t>112</w:t>
      </w:r>
      <w:r w:rsidRPr="00F712D0">
        <w:rPr>
          <w:noProof/>
        </w:rPr>
        <w:t>(B6), n/a-n/a.</w:t>
      </w:r>
    </w:p>
    <w:p w14:paraId="51696621" w14:textId="77777777" w:rsidR="00F712D0" w:rsidRPr="00F712D0" w:rsidRDefault="00F712D0" w:rsidP="00F712D0">
      <w:pPr>
        <w:pStyle w:val="EndNoteBibliography"/>
        <w:ind w:left="720" w:hanging="720"/>
        <w:rPr>
          <w:noProof/>
        </w:rPr>
      </w:pPr>
      <w:r w:rsidRPr="00F712D0">
        <w:rPr>
          <w:noProof/>
        </w:rPr>
        <w:t xml:space="preserve">Weir, N. R. W., White, R. S., Brandsdottir, B., Einarsson, P., Shimamura, H., Shiobara, H., and RISE Fieldwork Team (2001), Crustal structure of the northern Reykjanes Ridge and Reykjanes Peninsula, southwest Iceland, </w:t>
      </w:r>
      <w:r w:rsidRPr="00F712D0">
        <w:rPr>
          <w:i/>
          <w:noProof/>
        </w:rPr>
        <w:t>Journal of Geophysical Research: Solid Earth</w:t>
      </w:r>
      <w:r w:rsidRPr="00F712D0">
        <w:rPr>
          <w:noProof/>
        </w:rPr>
        <w:t xml:space="preserve">, </w:t>
      </w:r>
      <w:r w:rsidRPr="00F712D0">
        <w:rPr>
          <w:i/>
          <w:noProof/>
        </w:rPr>
        <w:t>106</w:t>
      </w:r>
      <w:r w:rsidRPr="00F712D0">
        <w:rPr>
          <w:noProof/>
        </w:rPr>
        <w:t>.</w:t>
      </w:r>
    </w:p>
    <w:p w14:paraId="6B52E5FF" w14:textId="77777777" w:rsidR="00F712D0" w:rsidRPr="00F712D0" w:rsidRDefault="00F712D0" w:rsidP="00F712D0">
      <w:pPr>
        <w:pStyle w:val="EndNoteBibliography"/>
        <w:ind w:left="720" w:hanging="720"/>
        <w:rPr>
          <w:noProof/>
        </w:rPr>
      </w:pPr>
      <w:r w:rsidRPr="00F712D0">
        <w:rPr>
          <w:noProof/>
        </w:rPr>
        <w:t xml:space="preserve">White, R. S. (1997), Rift-Plume Interaction in the North Atlantic, </w:t>
      </w:r>
      <w:r w:rsidRPr="00F712D0">
        <w:rPr>
          <w:i/>
          <w:noProof/>
        </w:rPr>
        <w:t>Philosophical Transactions: Mathematical, Physical and Engineering Sciences</w:t>
      </w:r>
      <w:r w:rsidRPr="00F712D0">
        <w:rPr>
          <w:noProof/>
        </w:rPr>
        <w:t xml:space="preserve">, </w:t>
      </w:r>
      <w:r w:rsidRPr="00F712D0">
        <w:rPr>
          <w:i/>
          <w:noProof/>
        </w:rPr>
        <w:t>355</w:t>
      </w:r>
      <w:r w:rsidRPr="00F712D0">
        <w:rPr>
          <w:noProof/>
        </w:rPr>
        <w:t>(1723), 319-339.</w:t>
      </w:r>
    </w:p>
    <w:p w14:paraId="648154E1" w14:textId="77777777" w:rsidR="00F712D0" w:rsidRPr="00F712D0" w:rsidRDefault="00F712D0" w:rsidP="00F712D0">
      <w:pPr>
        <w:pStyle w:val="EndNoteBibliography"/>
        <w:ind w:left="720" w:hanging="720"/>
        <w:rPr>
          <w:noProof/>
        </w:rPr>
      </w:pPr>
      <w:r w:rsidRPr="00F712D0">
        <w:rPr>
          <w:noProof/>
        </w:rPr>
        <w:t xml:space="preserve">Whitmarsh, R. B., and Calvert, A. J. (1986), Crustal structure of Atlantic fracture zones — I. The Charlie-Gibbs Fracture Zone, </w:t>
      </w:r>
      <w:r w:rsidRPr="00F712D0">
        <w:rPr>
          <w:i/>
          <w:noProof/>
        </w:rPr>
        <w:t>Geophysical Journal International</w:t>
      </w:r>
      <w:r w:rsidRPr="00F712D0">
        <w:rPr>
          <w:noProof/>
        </w:rPr>
        <w:t xml:space="preserve">, </w:t>
      </w:r>
      <w:r w:rsidRPr="00F712D0">
        <w:rPr>
          <w:i/>
          <w:noProof/>
        </w:rPr>
        <w:t>85</w:t>
      </w:r>
      <w:r w:rsidRPr="00F712D0">
        <w:rPr>
          <w:noProof/>
        </w:rPr>
        <w:t>(1), 107-138.</w:t>
      </w:r>
    </w:p>
    <w:p w14:paraId="72F807C7" w14:textId="77777777" w:rsidR="00F712D0" w:rsidRPr="00F712D0" w:rsidRDefault="00F712D0" w:rsidP="00F712D0">
      <w:pPr>
        <w:pStyle w:val="EndNoteBibliography"/>
        <w:ind w:left="720" w:hanging="720"/>
        <w:rPr>
          <w:noProof/>
        </w:rPr>
      </w:pPr>
      <w:r w:rsidRPr="00F712D0">
        <w:rPr>
          <w:noProof/>
        </w:rPr>
        <w:t xml:space="preserve">Wolfe, C. J., Bjarnason, I. T., VanDecar, J. C., and Solomon, S. C. (1997), Seismic structure of the Iceland mantle plume, </w:t>
      </w:r>
      <w:r w:rsidRPr="00F712D0">
        <w:rPr>
          <w:i/>
          <w:noProof/>
        </w:rPr>
        <w:t>Nature</w:t>
      </w:r>
      <w:r w:rsidRPr="00F712D0">
        <w:rPr>
          <w:noProof/>
        </w:rPr>
        <w:t xml:space="preserve">, </w:t>
      </w:r>
      <w:r w:rsidRPr="00F712D0">
        <w:rPr>
          <w:i/>
          <w:noProof/>
        </w:rPr>
        <w:t>385</w:t>
      </w:r>
      <w:r w:rsidRPr="00F712D0">
        <w:rPr>
          <w:noProof/>
        </w:rPr>
        <w:t>(6613), 245-247.</w:t>
      </w:r>
    </w:p>
    <w:p w14:paraId="70DC5635" w14:textId="77777777" w:rsidR="00F712D0" w:rsidRPr="00F712D0" w:rsidRDefault="00F712D0" w:rsidP="00F712D0">
      <w:pPr>
        <w:pStyle w:val="EndNoteBibliography"/>
        <w:ind w:left="720" w:hanging="720"/>
        <w:rPr>
          <w:noProof/>
        </w:rPr>
      </w:pPr>
      <w:r w:rsidRPr="00F712D0">
        <w:rPr>
          <w:noProof/>
        </w:rPr>
        <w:t xml:space="preserve">Wright, J. D., and Miller, K. G. (1996), Control of North Atlantic Deep Water Circulation by the Greenland-Scotland Ridge, </w:t>
      </w:r>
      <w:r w:rsidRPr="00F712D0">
        <w:rPr>
          <w:i/>
          <w:noProof/>
        </w:rPr>
        <w:t>Paleoceanography</w:t>
      </w:r>
      <w:r w:rsidRPr="00F712D0">
        <w:rPr>
          <w:noProof/>
        </w:rPr>
        <w:t xml:space="preserve">, </w:t>
      </w:r>
      <w:r w:rsidRPr="00F712D0">
        <w:rPr>
          <w:i/>
          <w:noProof/>
        </w:rPr>
        <w:t>11</w:t>
      </w:r>
      <w:r w:rsidRPr="00F712D0">
        <w:rPr>
          <w:noProof/>
        </w:rPr>
        <w:t>(2), 157-170.</w:t>
      </w:r>
    </w:p>
    <w:p w14:paraId="327BC8A7" w14:textId="304F64D7" w:rsidR="00986FD7" w:rsidRPr="003B0A21" w:rsidRDefault="005559E3" w:rsidP="00D46794">
      <w:pPr>
        <w:pStyle w:val="ListParagraph"/>
        <w:numPr>
          <w:ilvl w:val="0"/>
          <w:numId w:val="1"/>
        </w:numPr>
      </w:pPr>
      <w:r>
        <w:fldChar w:fldCharType="end"/>
      </w:r>
    </w:p>
    <w:sectPr w:rsidR="00986FD7" w:rsidRPr="003B0A21" w:rsidSect="00A6259B">
      <w:headerReference w:type="default" r:id="rId7"/>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D3C9BD" w14:textId="77777777" w:rsidR="006A2D80" w:rsidRDefault="006A2D80" w:rsidP="00656E55">
      <w:pPr>
        <w:spacing w:before="0"/>
      </w:pPr>
      <w:r>
        <w:separator/>
      </w:r>
    </w:p>
  </w:endnote>
  <w:endnote w:type="continuationSeparator" w:id="0">
    <w:p w14:paraId="4DBD9C7D" w14:textId="77777777" w:rsidR="006A2D80" w:rsidRDefault="006A2D80" w:rsidP="00656E55">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E4D91F" w14:textId="77777777" w:rsidR="004A2392" w:rsidRDefault="004A2392" w:rsidP="00115DA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3526CD" w14:textId="77777777" w:rsidR="004A2392" w:rsidRDefault="004A239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6A4C3B" w14:textId="77777777" w:rsidR="004A2392" w:rsidRDefault="004A2392" w:rsidP="00115DA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518AD">
      <w:rPr>
        <w:rStyle w:val="PageNumber"/>
        <w:noProof/>
      </w:rPr>
      <w:t>8</w:t>
    </w:r>
    <w:r>
      <w:rPr>
        <w:rStyle w:val="PageNumber"/>
      </w:rPr>
      <w:fldChar w:fldCharType="end"/>
    </w:r>
  </w:p>
  <w:p w14:paraId="5E7C671E" w14:textId="77777777" w:rsidR="004A2392" w:rsidRDefault="004A239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11BFB5" w14:textId="77777777" w:rsidR="006A2D80" w:rsidRDefault="006A2D80" w:rsidP="00656E55">
      <w:pPr>
        <w:spacing w:before="0"/>
      </w:pPr>
      <w:r>
        <w:separator/>
      </w:r>
    </w:p>
  </w:footnote>
  <w:footnote w:type="continuationSeparator" w:id="0">
    <w:p w14:paraId="04A26FA1" w14:textId="77777777" w:rsidR="006A2D80" w:rsidRDefault="006A2D80" w:rsidP="00656E55">
      <w:pPr>
        <w:spacing w:before="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DC81F2" w14:textId="671B92AD" w:rsidR="004A2392" w:rsidRDefault="004A2392" w:rsidP="006022DE">
    <w:pPr>
      <w:pStyle w:val="Header"/>
      <w:jc w:val="center"/>
    </w:pPr>
    <w:r>
      <w:t>Plate boundary processes and small-scale mantle convection beneath the Reykjanes Ridg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2AE03D9"/>
    <w:multiLevelType w:val="hybridMultilevel"/>
    <w:tmpl w:val="981CF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00rdfvz0rwr7etrpqva9wst95x2srfsvtv&quot;&gt;Geolibrary-X&lt;record-ids&gt;&lt;item&gt;19007&lt;/item&gt;&lt;item&gt;19155&lt;/item&gt;&lt;item&gt;19203&lt;/item&gt;&lt;item&gt;19268&lt;/item&gt;&lt;item&gt;19426&lt;/item&gt;&lt;item&gt;19450&lt;/item&gt;&lt;item&gt;19526&lt;/item&gt;&lt;item&gt;19647&lt;/item&gt;&lt;item&gt;20365&lt;/item&gt;&lt;item&gt;20383&lt;/item&gt;&lt;item&gt;20403&lt;/item&gt;&lt;item&gt;20404&lt;/item&gt;&lt;item&gt;20542&lt;/item&gt;&lt;item&gt;21267&lt;/item&gt;&lt;item&gt;21283&lt;/item&gt;&lt;item&gt;21495&lt;/item&gt;&lt;item&gt;21593&lt;/item&gt;&lt;item&gt;21740&lt;/item&gt;&lt;item&gt;22262&lt;/item&gt;&lt;item&gt;22540&lt;/item&gt;&lt;item&gt;23350&lt;/item&gt;&lt;item&gt;23438&lt;/item&gt;&lt;item&gt;23440&lt;/item&gt;&lt;item&gt;23442&lt;/item&gt;&lt;item&gt;23508&lt;/item&gt;&lt;item&gt;24868&lt;/item&gt;&lt;item&gt;24925&lt;/item&gt;&lt;item&gt;24934&lt;/item&gt;&lt;item&gt;25011&lt;/item&gt;&lt;item&gt;25041&lt;/item&gt;&lt;item&gt;25088&lt;/item&gt;&lt;item&gt;25165&lt;/item&gt;&lt;item&gt;25178&lt;/item&gt;&lt;item&gt;25180&lt;/item&gt;&lt;item&gt;25535&lt;/item&gt;&lt;item&gt;26648&lt;/item&gt;&lt;item&gt;26681&lt;/item&gt;&lt;item&gt;26686&lt;/item&gt;&lt;item&gt;26688&lt;/item&gt;&lt;item&gt;26765&lt;/item&gt;&lt;item&gt;26905&lt;/item&gt;&lt;item&gt;26988&lt;/item&gt;&lt;item&gt;27018&lt;/item&gt;&lt;item&gt;27028&lt;/item&gt;&lt;item&gt;27118&lt;/item&gt;&lt;item&gt;27157&lt;/item&gt;&lt;item&gt;27175&lt;/item&gt;&lt;item&gt;27179&lt;/item&gt;&lt;item&gt;27180&lt;/item&gt;&lt;item&gt;27181&lt;/item&gt;&lt;item&gt;27182&lt;/item&gt;&lt;item&gt;27183&lt;/item&gt;&lt;item&gt;27184&lt;/item&gt;&lt;item&gt;27185&lt;/item&gt;&lt;/record-ids&gt;&lt;/item&gt;&lt;/Libraries&gt;"/>
  </w:docVars>
  <w:rsids>
    <w:rsidRoot w:val="00BD4BC7"/>
    <w:rsid w:val="00002163"/>
    <w:rsid w:val="00003413"/>
    <w:rsid w:val="00005274"/>
    <w:rsid w:val="00016562"/>
    <w:rsid w:val="00017F7C"/>
    <w:rsid w:val="000206C7"/>
    <w:rsid w:val="00023183"/>
    <w:rsid w:val="0003648A"/>
    <w:rsid w:val="00037A0E"/>
    <w:rsid w:val="00040770"/>
    <w:rsid w:val="00041FE6"/>
    <w:rsid w:val="00051E9E"/>
    <w:rsid w:val="00060AEC"/>
    <w:rsid w:val="000672BD"/>
    <w:rsid w:val="00073ADD"/>
    <w:rsid w:val="0008200D"/>
    <w:rsid w:val="0009005F"/>
    <w:rsid w:val="000965B1"/>
    <w:rsid w:val="000A0865"/>
    <w:rsid w:val="000A61E0"/>
    <w:rsid w:val="000A63CC"/>
    <w:rsid w:val="000B157D"/>
    <w:rsid w:val="000B1EDE"/>
    <w:rsid w:val="000B6108"/>
    <w:rsid w:val="000C66DC"/>
    <w:rsid w:val="000C6788"/>
    <w:rsid w:val="000D233F"/>
    <w:rsid w:val="000D2CAA"/>
    <w:rsid w:val="000D316E"/>
    <w:rsid w:val="000D6EA4"/>
    <w:rsid w:val="000D7D09"/>
    <w:rsid w:val="000E2D06"/>
    <w:rsid w:val="000E3A6E"/>
    <w:rsid w:val="000F6823"/>
    <w:rsid w:val="00102E64"/>
    <w:rsid w:val="00103EA8"/>
    <w:rsid w:val="00115DA6"/>
    <w:rsid w:val="00135095"/>
    <w:rsid w:val="0014450C"/>
    <w:rsid w:val="00146FBC"/>
    <w:rsid w:val="001518AD"/>
    <w:rsid w:val="0015208B"/>
    <w:rsid w:val="00153C1A"/>
    <w:rsid w:val="001565F4"/>
    <w:rsid w:val="001579B1"/>
    <w:rsid w:val="001641A6"/>
    <w:rsid w:val="00166162"/>
    <w:rsid w:val="00186FD9"/>
    <w:rsid w:val="00190EBE"/>
    <w:rsid w:val="001A0F17"/>
    <w:rsid w:val="001A13B2"/>
    <w:rsid w:val="001C0766"/>
    <w:rsid w:val="001C201C"/>
    <w:rsid w:val="001C7285"/>
    <w:rsid w:val="001D1764"/>
    <w:rsid w:val="001E3149"/>
    <w:rsid w:val="001E4FFC"/>
    <w:rsid w:val="001E7290"/>
    <w:rsid w:val="00203301"/>
    <w:rsid w:val="00204309"/>
    <w:rsid w:val="00215732"/>
    <w:rsid w:val="00217673"/>
    <w:rsid w:val="00217810"/>
    <w:rsid w:val="00220D24"/>
    <w:rsid w:val="00225B54"/>
    <w:rsid w:val="002312F0"/>
    <w:rsid w:val="002374D3"/>
    <w:rsid w:val="00245BF9"/>
    <w:rsid w:val="002514A1"/>
    <w:rsid w:val="002529E9"/>
    <w:rsid w:val="00253148"/>
    <w:rsid w:val="002622BB"/>
    <w:rsid w:val="0026670D"/>
    <w:rsid w:val="002713BB"/>
    <w:rsid w:val="00283C0F"/>
    <w:rsid w:val="00286F79"/>
    <w:rsid w:val="002874EA"/>
    <w:rsid w:val="002A154A"/>
    <w:rsid w:val="002B0C91"/>
    <w:rsid w:val="002B33FB"/>
    <w:rsid w:val="002B3B48"/>
    <w:rsid w:val="002C2308"/>
    <w:rsid w:val="002C7F6C"/>
    <w:rsid w:val="002D5245"/>
    <w:rsid w:val="002E7B26"/>
    <w:rsid w:val="002F0C65"/>
    <w:rsid w:val="00301042"/>
    <w:rsid w:val="00305CE4"/>
    <w:rsid w:val="00312A0E"/>
    <w:rsid w:val="0031592A"/>
    <w:rsid w:val="00320E7C"/>
    <w:rsid w:val="00321BB6"/>
    <w:rsid w:val="00330F3A"/>
    <w:rsid w:val="00332909"/>
    <w:rsid w:val="00337F00"/>
    <w:rsid w:val="0036377E"/>
    <w:rsid w:val="0036688A"/>
    <w:rsid w:val="00367C80"/>
    <w:rsid w:val="00371875"/>
    <w:rsid w:val="0038296D"/>
    <w:rsid w:val="00386BFB"/>
    <w:rsid w:val="0038744B"/>
    <w:rsid w:val="00387B49"/>
    <w:rsid w:val="00390696"/>
    <w:rsid w:val="003941E1"/>
    <w:rsid w:val="00394B0F"/>
    <w:rsid w:val="003B0A21"/>
    <w:rsid w:val="003B5DBE"/>
    <w:rsid w:val="003C0C58"/>
    <w:rsid w:val="003C544D"/>
    <w:rsid w:val="003E3059"/>
    <w:rsid w:val="003E32FE"/>
    <w:rsid w:val="003E3CB6"/>
    <w:rsid w:val="003E5900"/>
    <w:rsid w:val="003F250E"/>
    <w:rsid w:val="003F4803"/>
    <w:rsid w:val="003F5F47"/>
    <w:rsid w:val="004007CC"/>
    <w:rsid w:val="00426C92"/>
    <w:rsid w:val="00435241"/>
    <w:rsid w:val="00463C22"/>
    <w:rsid w:val="004757B7"/>
    <w:rsid w:val="00480D0B"/>
    <w:rsid w:val="00493762"/>
    <w:rsid w:val="004A2392"/>
    <w:rsid w:val="004A582C"/>
    <w:rsid w:val="004A67E4"/>
    <w:rsid w:val="004A7E68"/>
    <w:rsid w:val="004B1374"/>
    <w:rsid w:val="004B1AA9"/>
    <w:rsid w:val="004B3542"/>
    <w:rsid w:val="004B55D5"/>
    <w:rsid w:val="004B5753"/>
    <w:rsid w:val="004B5C74"/>
    <w:rsid w:val="004C0039"/>
    <w:rsid w:val="004D77F3"/>
    <w:rsid w:val="004E1A7A"/>
    <w:rsid w:val="004E3823"/>
    <w:rsid w:val="004E7AE3"/>
    <w:rsid w:val="004E7F08"/>
    <w:rsid w:val="005172C7"/>
    <w:rsid w:val="0052124A"/>
    <w:rsid w:val="00522148"/>
    <w:rsid w:val="005247CD"/>
    <w:rsid w:val="005305D7"/>
    <w:rsid w:val="005312C8"/>
    <w:rsid w:val="00536122"/>
    <w:rsid w:val="005368FE"/>
    <w:rsid w:val="00541F16"/>
    <w:rsid w:val="0054631D"/>
    <w:rsid w:val="005505FB"/>
    <w:rsid w:val="005520CF"/>
    <w:rsid w:val="00554817"/>
    <w:rsid w:val="005559E3"/>
    <w:rsid w:val="00557F43"/>
    <w:rsid w:val="005600C0"/>
    <w:rsid w:val="00560E68"/>
    <w:rsid w:val="00587006"/>
    <w:rsid w:val="00596247"/>
    <w:rsid w:val="00597A76"/>
    <w:rsid w:val="005A78BD"/>
    <w:rsid w:val="005B5D5E"/>
    <w:rsid w:val="005C5007"/>
    <w:rsid w:val="005C5094"/>
    <w:rsid w:val="005D5AD5"/>
    <w:rsid w:val="005D5F5D"/>
    <w:rsid w:val="005E28C5"/>
    <w:rsid w:val="005E38B9"/>
    <w:rsid w:val="005E7AF4"/>
    <w:rsid w:val="005F1186"/>
    <w:rsid w:val="006022DE"/>
    <w:rsid w:val="0060661F"/>
    <w:rsid w:val="00630296"/>
    <w:rsid w:val="006324E5"/>
    <w:rsid w:val="00640FE1"/>
    <w:rsid w:val="00645685"/>
    <w:rsid w:val="00656E55"/>
    <w:rsid w:val="00664FD5"/>
    <w:rsid w:val="00666906"/>
    <w:rsid w:val="00670AB1"/>
    <w:rsid w:val="0067113B"/>
    <w:rsid w:val="00680F7E"/>
    <w:rsid w:val="0068643C"/>
    <w:rsid w:val="00693B4A"/>
    <w:rsid w:val="006954F1"/>
    <w:rsid w:val="006970BB"/>
    <w:rsid w:val="006A046E"/>
    <w:rsid w:val="006A1289"/>
    <w:rsid w:val="006A2D80"/>
    <w:rsid w:val="006C6B5D"/>
    <w:rsid w:val="006D0D11"/>
    <w:rsid w:val="006D7960"/>
    <w:rsid w:val="006E29AF"/>
    <w:rsid w:val="006E2E6C"/>
    <w:rsid w:val="006E42CB"/>
    <w:rsid w:val="006E73E5"/>
    <w:rsid w:val="006E7502"/>
    <w:rsid w:val="006F1574"/>
    <w:rsid w:val="006F1759"/>
    <w:rsid w:val="006F3B59"/>
    <w:rsid w:val="0070151D"/>
    <w:rsid w:val="00710B44"/>
    <w:rsid w:val="00717BD8"/>
    <w:rsid w:val="007210F7"/>
    <w:rsid w:val="00744BB7"/>
    <w:rsid w:val="00752B6A"/>
    <w:rsid w:val="00762D33"/>
    <w:rsid w:val="007725B1"/>
    <w:rsid w:val="00780379"/>
    <w:rsid w:val="00782F1B"/>
    <w:rsid w:val="00785722"/>
    <w:rsid w:val="00787659"/>
    <w:rsid w:val="007941A1"/>
    <w:rsid w:val="007A3A40"/>
    <w:rsid w:val="007B02D3"/>
    <w:rsid w:val="007B7A5A"/>
    <w:rsid w:val="007C25DF"/>
    <w:rsid w:val="007D3336"/>
    <w:rsid w:val="007F2258"/>
    <w:rsid w:val="007F3DD3"/>
    <w:rsid w:val="00805485"/>
    <w:rsid w:val="00807B75"/>
    <w:rsid w:val="00812C40"/>
    <w:rsid w:val="00812C7B"/>
    <w:rsid w:val="00813FD2"/>
    <w:rsid w:val="0081751B"/>
    <w:rsid w:val="0082584F"/>
    <w:rsid w:val="00827D53"/>
    <w:rsid w:val="00827D95"/>
    <w:rsid w:val="00840FCF"/>
    <w:rsid w:val="008419D6"/>
    <w:rsid w:val="008425A4"/>
    <w:rsid w:val="00843CF7"/>
    <w:rsid w:val="00844EDB"/>
    <w:rsid w:val="008459DE"/>
    <w:rsid w:val="00850DA3"/>
    <w:rsid w:val="00854B41"/>
    <w:rsid w:val="008735E6"/>
    <w:rsid w:val="0088407B"/>
    <w:rsid w:val="0089122B"/>
    <w:rsid w:val="008A6B74"/>
    <w:rsid w:val="008B68D4"/>
    <w:rsid w:val="008C0B9D"/>
    <w:rsid w:val="008C4127"/>
    <w:rsid w:val="008C5C22"/>
    <w:rsid w:val="008C673F"/>
    <w:rsid w:val="008D06C6"/>
    <w:rsid w:val="008D0F07"/>
    <w:rsid w:val="008D37B1"/>
    <w:rsid w:val="008E1CD0"/>
    <w:rsid w:val="008E1F5C"/>
    <w:rsid w:val="008E3C46"/>
    <w:rsid w:val="008F35A7"/>
    <w:rsid w:val="00900084"/>
    <w:rsid w:val="009353B9"/>
    <w:rsid w:val="00953BE8"/>
    <w:rsid w:val="00960020"/>
    <w:rsid w:val="00961C80"/>
    <w:rsid w:val="00967073"/>
    <w:rsid w:val="009673D4"/>
    <w:rsid w:val="00986FD7"/>
    <w:rsid w:val="009916DD"/>
    <w:rsid w:val="00991D2A"/>
    <w:rsid w:val="009940BE"/>
    <w:rsid w:val="009A77ED"/>
    <w:rsid w:val="009B38E7"/>
    <w:rsid w:val="009C1759"/>
    <w:rsid w:val="009C4C31"/>
    <w:rsid w:val="009C6DDE"/>
    <w:rsid w:val="009C74D8"/>
    <w:rsid w:val="009E07E8"/>
    <w:rsid w:val="009E5F55"/>
    <w:rsid w:val="009E6434"/>
    <w:rsid w:val="009F04D2"/>
    <w:rsid w:val="009F7472"/>
    <w:rsid w:val="00A051B3"/>
    <w:rsid w:val="00A11685"/>
    <w:rsid w:val="00A1192F"/>
    <w:rsid w:val="00A248AE"/>
    <w:rsid w:val="00A3413E"/>
    <w:rsid w:val="00A36D9E"/>
    <w:rsid w:val="00A37276"/>
    <w:rsid w:val="00A403BD"/>
    <w:rsid w:val="00A6259B"/>
    <w:rsid w:val="00A6679A"/>
    <w:rsid w:val="00A71AD1"/>
    <w:rsid w:val="00A7726C"/>
    <w:rsid w:val="00A8421C"/>
    <w:rsid w:val="00A8508F"/>
    <w:rsid w:val="00A8568F"/>
    <w:rsid w:val="00A861DB"/>
    <w:rsid w:val="00A87A93"/>
    <w:rsid w:val="00A93F27"/>
    <w:rsid w:val="00A940B7"/>
    <w:rsid w:val="00AC6121"/>
    <w:rsid w:val="00AE0320"/>
    <w:rsid w:val="00AF521D"/>
    <w:rsid w:val="00AF5AC7"/>
    <w:rsid w:val="00B016CA"/>
    <w:rsid w:val="00B0597C"/>
    <w:rsid w:val="00B1687C"/>
    <w:rsid w:val="00B34199"/>
    <w:rsid w:val="00B43609"/>
    <w:rsid w:val="00B4629A"/>
    <w:rsid w:val="00B562DA"/>
    <w:rsid w:val="00B669C4"/>
    <w:rsid w:val="00B8053E"/>
    <w:rsid w:val="00B90AAA"/>
    <w:rsid w:val="00B93F66"/>
    <w:rsid w:val="00B94FB9"/>
    <w:rsid w:val="00B9702B"/>
    <w:rsid w:val="00BA5AA4"/>
    <w:rsid w:val="00BB2FF7"/>
    <w:rsid w:val="00BB32D2"/>
    <w:rsid w:val="00BC1AE7"/>
    <w:rsid w:val="00BC2D13"/>
    <w:rsid w:val="00BC369C"/>
    <w:rsid w:val="00BC6ABD"/>
    <w:rsid w:val="00BD4BC7"/>
    <w:rsid w:val="00BD6F6E"/>
    <w:rsid w:val="00BD7398"/>
    <w:rsid w:val="00BE41C8"/>
    <w:rsid w:val="00BF248B"/>
    <w:rsid w:val="00C04BDD"/>
    <w:rsid w:val="00C256A7"/>
    <w:rsid w:val="00C26106"/>
    <w:rsid w:val="00C2645D"/>
    <w:rsid w:val="00C303CD"/>
    <w:rsid w:val="00C3622F"/>
    <w:rsid w:val="00C44044"/>
    <w:rsid w:val="00C459B0"/>
    <w:rsid w:val="00C47C4E"/>
    <w:rsid w:val="00C54548"/>
    <w:rsid w:val="00C650D4"/>
    <w:rsid w:val="00C7132B"/>
    <w:rsid w:val="00C758F8"/>
    <w:rsid w:val="00C9610A"/>
    <w:rsid w:val="00C97F29"/>
    <w:rsid w:val="00CA0508"/>
    <w:rsid w:val="00CA5741"/>
    <w:rsid w:val="00CA7A8D"/>
    <w:rsid w:val="00CB4280"/>
    <w:rsid w:val="00CD2B99"/>
    <w:rsid w:val="00CE044B"/>
    <w:rsid w:val="00CF373F"/>
    <w:rsid w:val="00D019F6"/>
    <w:rsid w:val="00D21D29"/>
    <w:rsid w:val="00D24107"/>
    <w:rsid w:val="00D267D8"/>
    <w:rsid w:val="00D27C19"/>
    <w:rsid w:val="00D34A7F"/>
    <w:rsid w:val="00D363F7"/>
    <w:rsid w:val="00D46794"/>
    <w:rsid w:val="00D500F8"/>
    <w:rsid w:val="00D5152F"/>
    <w:rsid w:val="00D547CD"/>
    <w:rsid w:val="00D578F7"/>
    <w:rsid w:val="00D60F69"/>
    <w:rsid w:val="00D611D6"/>
    <w:rsid w:val="00D6380D"/>
    <w:rsid w:val="00D7077E"/>
    <w:rsid w:val="00D72C5D"/>
    <w:rsid w:val="00D7322A"/>
    <w:rsid w:val="00D76DAE"/>
    <w:rsid w:val="00D85208"/>
    <w:rsid w:val="00D861AA"/>
    <w:rsid w:val="00D92D50"/>
    <w:rsid w:val="00D941A2"/>
    <w:rsid w:val="00DA2D49"/>
    <w:rsid w:val="00DA382F"/>
    <w:rsid w:val="00DA42CF"/>
    <w:rsid w:val="00DA65C4"/>
    <w:rsid w:val="00DB1D7D"/>
    <w:rsid w:val="00DB6B39"/>
    <w:rsid w:val="00DC086F"/>
    <w:rsid w:val="00DC7450"/>
    <w:rsid w:val="00DD2034"/>
    <w:rsid w:val="00DD4249"/>
    <w:rsid w:val="00DD582A"/>
    <w:rsid w:val="00DE1F4C"/>
    <w:rsid w:val="00DE265B"/>
    <w:rsid w:val="00DF43DC"/>
    <w:rsid w:val="00E00672"/>
    <w:rsid w:val="00E04B70"/>
    <w:rsid w:val="00E2271B"/>
    <w:rsid w:val="00E24F5E"/>
    <w:rsid w:val="00E26F40"/>
    <w:rsid w:val="00E322E1"/>
    <w:rsid w:val="00E340B9"/>
    <w:rsid w:val="00E56A03"/>
    <w:rsid w:val="00E73431"/>
    <w:rsid w:val="00E87218"/>
    <w:rsid w:val="00EB0D19"/>
    <w:rsid w:val="00EB1A1E"/>
    <w:rsid w:val="00EB65FE"/>
    <w:rsid w:val="00EC4E17"/>
    <w:rsid w:val="00EC5A18"/>
    <w:rsid w:val="00EC6469"/>
    <w:rsid w:val="00ED7379"/>
    <w:rsid w:val="00EF5525"/>
    <w:rsid w:val="00EF5B5A"/>
    <w:rsid w:val="00F037E4"/>
    <w:rsid w:val="00F05210"/>
    <w:rsid w:val="00F104EA"/>
    <w:rsid w:val="00F11470"/>
    <w:rsid w:val="00F30EAA"/>
    <w:rsid w:val="00F31E34"/>
    <w:rsid w:val="00F4228F"/>
    <w:rsid w:val="00F5292B"/>
    <w:rsid w:val="00F577F1"/>
    <w:rsid w:val="00F6369C"/>
    <w:rsid w:val="00F6517D"/>
    <w:rsid w:val="00F6716F"/>
    <w:rsid w:val="00F712D0"/>
    <w:rsid w:val="00F769E5"/>
    <w:rsid w:val="00F82F6C"/>
    <w:rsid w:val="00F83923"/>
    <w:rsid w:val="00F847CF"/>
    <w:rsid w:val="00F9549A"/>
    <w:rsid w:val="00FB24D8"/>
    <w:rsid w:val="00FB4DC1"/>
    <w:rsid w:val="00FB4FB8"/>
    <w:rsid w:val="00FB5276"/>
    <w:rsid w:val="00FB52F0"/>
    <w:rsid w:val="00FD1A30"/>
    <w:rsid w:val="00FD425C"/>
    <w:rsid w:val="00FD5C68"/>
    <w:rsid w:val="00FD7C2D"/>
    <w:rsid w:val="00FE42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782B78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Arial"/>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46794"/>
    <w:pPr>
      <w:spacing w:before="12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4BC7"/>
    <w:pPr>
      <w:ind w:left="720"/>
      <w:contextualSpacing/>
    </w:pPr>
  </w:style>
  <w:style w:type="paragraph" w:styleId="Header">
    <w:name w:val="header"/>
    <w:basedOn w:val="Normal"/>
    <w:link w:val="HeaderChar"/>
    <w:uiPriority w:val="99"/>
    <w:unhideWhenUsed/>
    <w:rsid w:val="00656E55"/>
    <w:pPr>
      <w:tabs>
        <w:tab w:val="center" w:pos="4680"/>
        <w:tab w:val="right" w:pos="9360"/>
      </w:tabs>
      <w:spacing w:before="0"/>
    </w:pPr>
  </w:style>
  <w:style w:type="character" w:customStyle="1" w:styleId="HeaderChar">
    <w:name w:val="Header Char"/>
    <w:basedOn w:val="DefaultParagraphFont"/>
    <w:link w:val="Header"/>
    <w:uiPriority w:val="99"/>
    <w:rsid w:val="00656E55"/>
  </w:style>
  <w:style w:type="paragraph" w:styleId="Footer">
    <w:name w:val="footer"/>
    <w:basedOn w:val="Normal"/>
    <w:link w:val="FooterChar"/>
    <w:uiPriority w:val="99"/>
    <w:unhideWhenUsed/>
    <w:rsid w:val="00656E55"/>
    <w:pPr>
      <w:tabs>
        <w:tab w:val="center" w:pos="4680"/>
        <w:tab w:val="right" w:pos="9360"/>
      </w:tabs>
      <w:spacing w:before="0"/>
    </w:pPr>
  </w:style>
  <w:style w:type="character" w:customStyle="1" w:styleId="FooterChar">
    <w:name w:val="Footer Char"/>
    <w:basedOn w:val="DefaultParagraphFont"/>
    <w:link w:val="Footer"/>
    <w:uiPriority w:val="99"/>
    <w:rsid w:val="00656E55"/>
  </w:style>
  <w:style w:type="character" w:styleId="PageNumber">
    <w:name w:val="page number"/>
    <w:basedOn w:val="DefaultParagraphFont"/>
    <w:uiPriority w:val="99"/>
    <w:semiHidden/>
    <w:unhideWhenUsed/>
    <w:rsid w:val="00656E55"/>
  </w:style>
  <w:style w:type="paragraph" w:customStyle="1" w:styleId="EndNoteBibliographyTitle">
    <w:name w:val="EndNote Bibliography Title"/>
    <w:basedOn w:val="Normal"/>
    <w:rsid w:val="005559E3"/>
    <w:pPr>
      <w:jc w:val="center"/>
    </w:pPr>
    <w:rPr>
      <w:rFonts w:cs="Times New Roman"/>
    </w:rPr>
  </w:style>
  <w:style w:type="paragraph" w:customStyle="1" w:styleId="EndNoteBibliography">
    <w:name w:val="EndNote Bibliography"/>
    <w:basedOn w:val="Normal"/>
    <w:rsid w:val="005559E3"/>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48779">
      <w:bodyDiv w:val="1"/>
      <w:marLeft w:val="0"/>
      <w:marRight w:val="0"/>
      <w:marTop w:val="0"/>
      <w:marBottom w:val="0"/>
      <w:divBdr>
        <w:top w:val="none" w:sz="0" w:space="0" w:color="auto"/>
        <w:left w:val="none" w:sz="0" w:space="0" w:color="auto"/>
        <w:bottom w:val="none" w:sz="0" w:space="0" w:color="auto"/>
        <w:right w:val="none" w:sz="0" w:space="0" w:color="auto"/>
      </w:divBdr>
    </w:div>
    <w:div w:id="8437397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3</TotalTime>
  <Pages>15</Pages>
  <Words>17878</Words>
  <Characters>101907</Characters>
  <Application>Microsoft Macintosh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9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Martinez</dc:creator>
  <cp:keywords/>
  <dc:description/>
  <cp:lastModifiedBy>Fernando Martinez</cp:lastModifiedBy>
  <cp:revision>37</cp:revision>
  <dcterms:created xsi:type="dcterms:W3CDTF">2017-06-13T19:25:00Z</dcterms:created>
  <dcterms:modified xsi:type="dcterms:W3CDTF">2017-11-15T03:16:00Z</dcterms:modified>
</cp:coreProperties>
</file>